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Default Extension="jpeg" ContentType="image/jpeg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3F2D5278" w14:textId="77777777" w:rsidR="00F1399B" w:rsidRDefault="003D273E" w:rsidP="00675299">
      <w:pPr>
        <w:spacing w:line="360" w:lineRule="auto"/>
        <w:jc w:val="center"/>
        <w:rPr>
          <w:rFonts w:ascii="Times New Roman" w:hAnsi="Times New Roman" w:cs="Times New Roman"/>
          <w:b/>
          <w:bCs/>
          <w:color w:val="000000"/>
        </w:rPr>
      </w:pPr>
      <w:r w:rsidRPr="003D273E">
        <w:rPr>
          <w:rFonts w:ascii="Times New Roman" w:hAnsi="Times New Roman" w:cs="Times New Roman"/>
          <w:b/>
          <w:bCs/>
          <w:color w:val="000000"/>
        </w:rPr>
        <w:t>Supplemental Information</w:t>
      </w:r>
      <w:r w:rsidR="00270FBC">
        <w:rPr>
          <w:rFonts w:ascii="Times New Roman" w:hAnsi="Times New Roman" w:cs="Times New Roman"/>
          <w:b/>
          <w:bCs/>
          <w:color w:val="000000"/>
        </w:rPr>
        <w:t xml:space="preserve"> S1</w:t>
      </w:r>
    </w:p>
    <w:p w14:paraId="48C1953E" w14:textId="77777777" w:rsidR="00675299" w:rsidRPr="003D273E" w:rsidRDefault="00675299" w:rsidP="00675299">
      <w:pPr>
        <w:spacing w:line="360" w:lineRule="auto"/>
        <w:jc w:val="center"/>
        <w:rPr>
          <w:rFonts w:ascii="Times New Roman" w:hAnsi="Times New Roman" w:cs="Times New Roman"/>
          <w:b/>
          <w:bCs/>
          <w:color w:val="000000"/>
        </w:rPr>
      </w:pPr>
    </w:p>
    <w:p w14:paraId="45874896" w14:textId="77777777" w:rsidR="003D273E" w:rsidRDefault="003D273E" w:rsidP="00CF2F8C">
      <w:pPr>
        <w:spacing w:line="360" w:lineRule="auto"/>
        <w:jc w:val="both"/>
        <w:rPr>
          <w:rFonts w:ascii="Times New Roman" w:hAnsi="Times New Roman" w:cs="Times New Roman"/>
          <w:b/>
          <w:bCs/>
          <w:color w:val="000000"/>
        </w:rPr>
      </w:pPr>
      <w:r w:rsidRPr="003D273E">
        <w:rPr>
          <w:rFonts w:ascii="Times New Roman" w:hAnsi="Times New Roman" w:cs="Times New Roman"/>
          <w:b/>
          <w:bCs/>
          <w:color w:val="000000"/>
        </w:rPr>
        <w:t>Specimens used</w:t>
      </w:r>
    </w:p>
    <w:p w14:paraId="3C29E771" w14:textId="654B8BFA" w:rsidR="00867990" w:rsidRPr="00C3288C" w:rsidRDefault="00125573" w:rsidP="00867990">
      <w:pPr>
        <w:spacing w:line="360" w:lineRule="auto"/>
        <w:jc w:val="both"/>
        <w:rPr>
          <w:rFonts w:ascii="Times New Roman" w:eastAsia="Times New Roman" w:hAnsi="Times New Roman" w:cs="Times New Roman"/>
        </w:rPr>
      </w:pPr>
      <w:r>
        <w:rPr>
          <w:rFonts w:ascii="Times New Roman" w:eastAsia="Times New Roman" w:hAnsi="Times New Roman" w:cs="Times New Roman"/>
          <w:color w:val="000000"/>
        </w:rPr>
        <w:t>Below are the</w:t>
      </w:r>
      <w:r w:rsidRPr="00125573">
        <w:rPr>
          <w:rFonts w:ascii="Times New Roman" w:eastAsia="Times New Roman" w:hAnsi="Times New Roman" w:cs="Times New Roman"/>
          <w:color w:val="000000"/>
        </w:rPr>
        <w:t xml:space="preserve"> full details of the specimens used and their accession numbers. All specimen data are available from the Natural History Museum’s Data Portal at</w:t>
      </w:r>
      <w:r w:rsidR="00867990">
        <w:rPr>
          <w:rFonts w:ascii="Times New Roman" w:eastAsia="Times New Roman" w:hAnsi="Times New Roman" w:cs="Times New Roman"/>
          <w:color w:val="000000"/>
        </w:rPr>
        <w:t xml:space="preserve"> </w:t>
      </w:r>
      <w:hyperlink r:id="rId7" w:history="1">
        <w:r w:rsidR="00867990" w:rsidRPr="00650F8D">
          <w:rPr>
            <w:rStyle w:val="Hyperlink"/>
            <w:rFonts w:ascii="Times New Roman" w:hAnsi="Times New Roman" w:cs="Times New Roman"/>
          </w:rPr>
          <w:t>http://dx.doi.org/10.5519/0082274</w:t>
        </w:r>
      </w:hyperlink>
      <w:r w:rsidR="00867990">
        <w:t xml:space="preserve"> </w:t>
      </w:r>
      <w:r w:rsidR="00867990" w:rsidRPr="00650F8D">
        <w:rPr>
          <w:rFonts w:ascii="Times New Roman" w:hAnsi="Times New Roman" w:cs="Times New Roman"/>
        </w:rPr>
        <w:fldChar w:fldCharType="begin"/>
      </w:r>
      <w:r w:rsidR="00867990">
        <w:rPr>
          <w:rFonts w:ascii="Times New Roman" w:hAnsi="Times New Roman" w:cs="Times New Roman"/>
        </w:rPr>
        <w:instrText xml:space="preserve"> ADDIN EN.CITE &lt;EndNote&gt;&lt;Cite&gt;&lt;Author&gt;Page&lt;/Author&gt;&lt;Year&gt;2017&lt;/Year&gt;&lt;RecNum&gt;341&lt;/RecNum&gt;&lt;DisplayText&gt;(Page &amp;amp; Cooper 2017)&lt;/DisplayText&gt;&lt;record&gt;&lt;rec-number&gt;341&lt;/rec-number&gt;&lt;foreign-keys&gt;&lt;key app="EN" db-id="dvfd2zttfw00toee2e8pvavp2v595p0tvrze" timestamp="1503505681"&gt;341&lt;/key&gt;&lt;/foreign-keys&gt;&lt;ref-type name="Online Database"&gt;45&lt;/ref-type&gt;&lt;contributors&gt;&lt;authors&gt;&lt;author&gt;Page, E Charlotte, &lt;/author&gt;&lt;author&gt;Cooper, Natalie&lt;/author&gt;&lt;/authors&gt;&lt;/contributors&gt;&lt;titles&gt;&lt;title&gt;Dataset: Crania and mandible data from &amp;apos;river dolphins&amp;apos; and other odontocetes.&lt;/title&gt;&lt;/titles&gt;&lt;dates&gt;&lt;year&gt;2017&lt;/year&gt;&lt;/dates&gt;&lt;pub-location&gt;Natural History Museum Data Portal (data.nhm.ac.uk). http://dx.doi.org/10.5519/0082274&lt;/pub-location&gt;&lt;urls&gt;&lt;/urls&gt;&lt;electronic-resource-num&gt;http://dx.doi.org/10.5519/0082274&lt;/electronic-resource-num&gt;&lt;/record&gt;&lt;/Cite&gt;&lt;/EndNote&gt;</w:instrText>
      </w:r>
      <w:r w:rsidR="00867990" w:rsidRPr="00650F8D">
        <w:rPr>
          <w:rFonts w:ascii="Times New Roman" w:hAnsi="Times New Roman" w:cs="Times New Roman"/>
        </w:rPr>
        <w:fldChar w:fldCharType="separate"/>
      </w:r>
      <w:r w:rsidR="00867990">
        <w:rPr>
          <w:rFonts w:ascii="Times New Roman" w:hAnsi="Times New Roman" w:cs="Times New Roman"/>
          <w:noProof/>
        </w:rPr>
        <w:t>(Page &amp; Cooper 2017)</w:t>
      </w:r>
      <w:r w:rsidR="00867990" w:rsidRPr="00650F8D">
        <w:rPr>
          <w:rFonts w:ascii="Times New Roman" w:hAnsi="Times New Roman" w:cs="Times New Roman"/>
        </w:rPr>
        <w:fldChar w:fldCharType="end"/>
      </w:r>
      <w:r w:rsidR="00867990">
        <w:rPr>
          <w:rFonts w:ascii="Times New Roman" w:hAnsi="Times New Roman" w:cs="Times New Roman"/>
        </w:rPr>
        <w:t xml:space="preserve"> (Table S1). </w:t>
      </w:r>
    </w:p>
    <w:p w14:paraId="62767531" w14:textId="53A6AC39" w:rsidR="00B018E9" w:rsidRPr="003D273E" w:rsidRDefault="00B018E9" w:rsidP="00867990">
      <w:pPr>
        <w:spacing w:line="360" w:lineRule="auto"/>
        <w:jc w:val="both"/>
        <w:rPr>
          <w:rFonts w:ascii="Times New Roman" w:hAnsi="Times New Roman" w:cs="Times New Roman"/>
        </w:rPr>
      </w:pPr>
    </w:p>
    <w:p w14:paraId="757AB722" w14:textId="77777777" w:rsidR="00716904" w:rsidRPr="003D273E" w:rsidRDefault="003D273E" w:rsidP="00125573">
      <w:pPr>
        <w:spacing w:line="360" w:lineRule="auto"/>
        <w:jc w:val="both"/>
        <w:rPr>
          <w:rFonts w:ascii="Times New Roman" w:eastAsia="Times New Roman" w:hAnsi="Times New Roman" w:cs="Times New Roman"/>
          <w:bCs/>
          <w:color w:val="000000"/>
        </w:rPr>
      </w:pPr>
      <w:r w:rsidRPr="003D273E">
        <w:rPr>
          <w:rFonts w:ascii="Times New Roman" w:eastAsia="Times New Roman" w:hAnsi="Times New Roman" w:cs="Times New Roman"/>
          <w:color w:val="000000"/>
        </w:rPr>
        <w:t>Table S1</w:t>
      </w:r>
      <w:r w:rsidR="00270FBC" w:rsidRPr="00125573">
        <w:rPr>
          <w:rFonts w:ascii="Times New Roman" w:eastAsia="Times New Roman" w:hAnsi="Times New Roman" w:cs="Times New Roman"/>
          <w:b/>
          <w:bCs/>
          <w:color w:val="000000"/>
        </w:rPr>
        <w:t>. Accession numbers and species of specimens sampled</w:t>
      </w:r>
      <w:r w:rsidRPr="003D273E">
        <w:rPr>
          <w:rFonts w:ascii="Times New Roman" w:eastAsia="Times New Roman" w:hAnsi="Times New Roman" w:cs="Times New Roman"/>
          <w:b/>
          <w:bCs/>
          <w:color w:val="000000"/>
        </w:rPr>
        <w:t xml:space="preserve">. </w:t>
      </w:r>
      <w:r w:rsidR="00FD7616" w:rsidRPr="00125573">
        <w:rPr>
          <w:rFonts w:ascii="Times New Roman" w:eastAsia="Times New Roman" w:hAnsi="Times New Roman" w:cs="Times New Roman"/>
          <w:bCs/>
          <w:color w:val="000000"/>
        </w:rPr>
        <w:t xml:space="preserve">Taxonomic names follow that of </w:t>
      </w:r>
      <w:r w:rsidR="00125573">
        <w:rPr>
          <w:rFonts w:ascii="Times New Roman" w:eastAsia="Times New Roman" w:hAnsi="Times New Roman" w:cs="Times New Roman"/>
          <w:bCs/>
          <w:color w:val="000000"/>
        </w:rPr>
        <w:t xml:space="preserve">Rice </w:t>
      </w:r>
      <w:r w:rsidR="000977AB" w:rsidRPr="00125573">
        <w:rPr>
          <w:rFonts w:ascii="Times New Roman" w:eastAsia="Times New Roman" w:hAnsi="Times New Roman" w:cs="Times New Roman"/>
          <w:bCs/>
          <w:color w:val="000000"/>
        </w:rPr>
        <w:fldChar w:fldCharType="begin"/>
      </w:r>
      <w:r w:rsidR="00125573">
        <w:rPr>
          <w:rFonts w:ascii="Times New Roman" w:eastAsia="Times New Roman" w:hAnsi="Times New Roman" w:cs="Times New Roman"/>
          <w:bCs/>
          <w:color w:val="000000"/>
        </w:rPr>
        <w:instrText xml:space="preserve"> ADDIN EN.CITE &lt;EndNote&gt;&lt;Cite ExcludeAuth="1"&gt;&lt;Author&gt;Rice&lt;/Author&gt;&lt;Year&gt;1998&lt;/Year&gt;&lt;RecNum&gt;322&lt;/RecNum&gt;&lt;DisplayText&gt;(1998)&lt;/DisplayText&gt;&lt;record&gt;&lt;rec-number&gt;322&lt;/rec-number&gt;&lt;foreign-keys&gt;&lt;key app="EN" db-id="dvfd2zttfw00toee2e8pvavp2v595p0tvrze" timestamp="1503315349"&gt;322&lt;/key&gt;&lt;/foreign-keys&gt;&lt;ref-type name="Journal Article"&gt;17&lt;/ref-type&gt;&lt;contributors&gt;&lt;authors&gt;&lt;author&gt;Rice, CW&lt;/author&gt;&lt;/authors&gt;&lt;/contributors&gt;&lt;titles&gt;&lt;title&gt;Marine mammals of the world, systematics and distributuion&lt;/title&gt;&lt;secondary-title&gt;Society for Marine Mammalogy Special Publications&lt;/secondary-title&gt;&lt;/titles&gt;&lt;periodical&gt;&lt;full-title&gt;Society for Marine Mammalogy Special Publications&lt;/full-title&gt;&lt;/periodical&gt;&lt;pages&gt;1-231&lt;/pages&gt;&lt;volume&gt;4&lt;/volume&gt;&lt;dates&gt;&lt;year&gt;1998&lt;/year&gt;&lt;/dates&gt;&lt;urls&gt;&lt;/urls&gt;&lt;/record&gt;&lt;/Cite&gt;&lt;/EndNote&gt;</w:instrText>
      </w:r>
      <w:r w:rsidR="000977AB" w:rsidRPr="00125573">
        <w:rPr>
          <w:rFonts w:ascii="Times New Roman" w:eastAsia="Times New Roman" w:hAnsi="Times New Roman" w:cs="Times New Roman"/>
          <w:bCs/>
          <w:color w:val="000000"/>
        </w:rPr>
        <w:fldChar w:fldCharType="separate"/>
      </w:r>
      <w:r w:rsidR="00125573">
        <w:rPr>
          <w:rFonts w:ascii="Times New Roman" w:eastAsia="Times New Roman" w:hAnsi="Times New Roman" w:cs="Times New Roman"/>
          <w:bCs/>
          <w:noProof/>
          <w:color w:val="000000"/>
        </w:rPr>
        <w:t>(1998)</w:t>
      </w:r>
      <w:r w:rsidR="000977AB" w:rsidRPr="00125573">
        <w:rPr>
          <w:rFonts w:ascii="Times New Roman" w:eastAsia="Times New Roman" w:hAnsi="Times New Roman" w:cs="Times New Roman"/>
          <w:bCs/>
          <w:color w:val="000000"/>
        </w:rPr>
        <w:fldChar w:fldCharType="end"/>
      </w:r>
      <w:r w:rsidR="000977AB" w:rsidRPr="00125573">
        <w:rPr>
          <w:rFonts w:ascii="Times New Roman" w:eastAsia="Times New Roman" w:hAnsi="Times New Roman" w:cs="Times New Roman"/>
          <w:bCs/>
          <w:color w:val="000000"/>
        </w:rPr>
        <w:t>.</w:t>
      </w:r>
    </w:p>
    <w:tbl>
      <w:tblPr>
        <w:tblW w:w="8910" w:type="dxa"/>
        <w:tblLayout w:type="fixed"/>
        <w:tblLook w:val="04A0" w:firstRow="1" w:lastRow="0" w:firstColumn="1" w:lastColumn="0" w:noHBand="0" w:noVBand="1"/>
      </w:tblPr>
      <w:tblGrid>
        <w:gridCol w:w="2790"/>
        <w:gridCol w:w="2970"/>
        <w:gridCol w:w="1080"/>
        <w:gridCol w:w="1260"/>
        <w:gridCol w:w="810"/>
      </w:tblGrid>
      <w:tr w:rsidR="00044067" w:rsidRPr="003D273E" w14:paraId="2CD92C5D" w14:textId="77777777" w:rsidTr="00044067">
        <w:trPr>
          <w:trHeight w:val="320"/>
        </w:trPr>
        <w:tc>
          <w:tcPr>
            <w:tcW w:w="279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FD0877D" w14:textId="77777777" w:rsidR="006A6F76" w:rsidRPr="003D273E" w:rsidRDefault="006A6F76" w:rsidP="003D273E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3D273E">
              <w:rPr>
                <w:rFonts w:ascii="Times New Roman" w:eastAsia="Times New Roman" w:hAnsi="Times New Roman" w:cs="Times New Roman"/>
                <w:color w:val="000000"/>
              </w:rPr>
              <w:t>Accession number</w:t>
            </w:r>
          </w:p>
        </w:tc>
        <w:tc>
          <w:tcPr>
            <w:tcW w:w="297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DEAB53A" w14:textId="77777777" w:rsidR="006A6F76" w:rsidRPr="003D273E" w:rsidRDefault="006A6F76" w:rsidP="003D273E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3D273E">
              <w:rPr>
                <w:rFonts w:ascii="Times New Roman" w:eastAsia="Times New Roman" w:hAnsi="Times New Roman" w:cs="Times New Roman"/>
                <w:color w:val="000000"/>
              </w:rPr>
              <w:t>Species</w:t>
            </w:r>
          </w:p>
        </w:tc>
        <w:tc>
          <w:tcPr>
            <w:tcW w:w="108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03764C9" w14:textId="77777777" w:rsidR="006A6F76" w:rsidRPr="003D273E" w:rsidRDefault="006A6F76" w:rsidP="003D273E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D273E">
              <w:rPr>
                <w:rFonts w:ascii="Times New Roman" w:eastAsia="Times New Roman" w:hAnsi="Times New Roman" w:cs="Times New Roman"/>
                <w:color w:val="000000"/>
              </w:rPr>
              <w:t>Cranium</w:t>
            </w:r>
          </w:p>
        </w:tc>
        <w:tc>
          <w:tcPr>
            <w:tcW w:w="12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8225074" w14:textId="77777777" w:rsidR="006A6F76" w:rsidRPr="003D273E" w:rsidRDefault="006A6F76" w:rsidP="003D273E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D273E">
              <w:rPr>
                <w:rFonts w:ascii="Times New Roman" w:eastAsia="Times New Roman" w:hAnsi="Times New Roman" w:cs="Times New Roman"/>
                <w:color w:val="000000"/>
              </w:rPr>
              <w:t>Mandible</w:t>
            </w:r>
          </w:p>
        </w:tc>
        <w:tc>
          <w:tcPr>
            <w:tcW w:w="81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7755F63" w14:textId="77777777" w:rsidR="006A6F76" w:rsidRPr="003D273E" w:rsidRDefault="006A6F76" w:rsidP="003D273E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D273E">
              <w:rPr>
                <w:rFonts w:ascii="Times New Roman" w:eastAsia="Times New Roman" w:hAnsi="Times New Roman" w:cs="Times New Roman"/>
                <w:color w:val="000000"/>
              </w:rPr>
              <w:t>Both</w:t>
            </w:r>
          </w:p>
        </w:tc>
      </w:tr>
      <w:tr w:rsidR="00044067" w:rsidRPr="003D273E" w14:paraId="3A5DD115" w14:textId="77777777" w:rsidTr="00044067">
        <w:trPr>
          <w:trHeight w:val="320"/>
        </w:trPr>
        <w:tc>
          <w:tcPr>
            <w:tcW w:w="279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87A5A2" w14:textId="77777777" w:rsidR="006A6F76" w:rsidRPr="003D273E" w:rsidRDefault="006A6F76" w:rsidP="003D273E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3D273E">
              <w:rPr>
                <w:rFonts w:ascii="Times New Roman" w:eastAsia="Times New Roman" w:hAnsi="Times New Roman" w:cs="Times New Roman"/>
                <w:color w:val="000000"/>
              </w:rPr>
              <w:t>NHMUK_1933.10.13.2</w:t>
            </w:r>
          </w:p>
        </w:tc>
        <w:tc>
          <w:tcPr>
            <w:tcW w:w="297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E9F405" w14:textId="77777777" w:rsidR="006A6F76" w:rsidRPr="003D273E" w:rsidRDefault="006A6F76" w:rsidP="003D273E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3D273E">
              <w:rPr>
                <w:rFonts w:ascii="Times New Roman" w:eastAsia="Times New Roman" w:hAnsi="Times New Roman" w:cs="Times New Roman"/>
                <w:color w:val="000000"/>
              </w:rPr>
              <w:t>Delphinapterus_leucas</w:t>
            </w:r>
          </w:p>
        </w:tc>
        <w:tc>
          <w:tcPr>
            <w:tcW w:w="108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243382F" w14:textId="77777777" w:rsidR="006A6F76" w:rsidRPr="003D273E" w:rsidRDefault="006A6F76" w:rsidP="003D273E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D273E">
              <w:rPr>
                <w:rFonts w:ascii="Times New Roman" w:eastAsia="Times New Roman" w:hAnsi="Times New Roman" w:cs="Times New Roman"/>
                <w:color w:val="000000"/>
              </w:rPr>
              <w:t>x</w:t>
            </w:r>
          </w:p>
        </w:tc>
        <w:tc>
          <w:tcPr>
            <w:tcW w:w="12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7CF5124" w14:textId="77777777" w:rsidR="006A6F76" w:rsidRPr="003D273E" w:rsidRDefault="006A6F76" w:rsidP="003D273E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81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768CBC2" w14:textId="77777777" w:rsidR="006A6F76" w:rsidRPr="003D273E" w:rsidRDefault="006A6F76" w:rsidP="003D273E">
            <w:pPr>
              <w:jc w:val="center"/>
              <w:rPr>
                <w:rFonts w:ascii="Times New Roman" w:eastAsia="Times New Roman" w:hAnsi="Times New Roman" w:cs="Times New Roman"/>
              </w:rPr>
            </w:pPr>
          </w:p>
        </w:tc>
      </w:tr>
      <w:tr w:rsidR="00044067" w:rsidRPr="003D273E" w14:paraId="5819E100" w14:textId="77777777" w:rsidTr="00044067">
        <w:trPr>
          <w:trHeight w:val="320"/>
        </w:trPr>
        <w:tc>
          <w:tcPr>
            <w:tcW w:w="27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2AD2EB" w14:textId="77777777" w:rsidR="006A6F76" w:rsidRPr="003D273E" w:rsidRDefault="006A6F76" w:rsidP="003D273E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3D273E">
              <w:rPr>
                <w:rFonts w:ascii="Times New Roman" w:eastAsia="Times New Roman" w:hAnsi="Times New Roman" w:cs="Times New Roman"/>
                <w:color w:val="000000"/>
              </w:rPr>
              <w:t>NHMUK_1933.10.13.4</w:t>
            </w:r>
          </w:p>
        </w:tc>
        <w:tc>
          <w:tcPr>
            <w:tcW w:w="29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EA555D" w14:textId="77777777" w:rsidR="006A6F76" w:rsidRPr="003D273E" w:rsidRDefault="006A6F76" w:rsidP="003D273E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3D273E">
              <w:rPr>
                <w:rFonts w:ascii="Times New Roman" w:eastAsia="Times New Roman" w:hAnsi="Times New Roman" w:cs="Times New Roman"/>
                <w:color w:val="000000"/>
              </w:rPr>
              <w:t>Delphinapterus_leucas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5D9C261" w14:textId="77777777" w:rsidR="006A6F76" w:rsidRPr="003D273E" w:rsidRDefault="006A6F76" w:rsidP="003D273E">
            <w:pPr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E02C4CD" w14:textId="77777777" w:rsidR="006A6F76" w:rsidRPr="003D273E" w:rsidRDefault="006A6F76" w:rsidP="003D273E">
            <w:pPr>
              <w:jc w:val="center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B44C3D7" w14:textId="77777777" w:rsidR="006A6F76" w:rsidRPr="003D273E" w:rsidRDefault="006A6F76" w:rsidP="003D273E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D273E">
              <w:rPr>
                <w:rFonts w:ascii="Times New Roman" w:eastAsia="Times New Roman" w:hAnsi="Times New Roman" w:cs="Times New Roman"/>
                <w:color w:val="000000"/>
              </w:rPr>
              <w:t>x</w:t>
            </w:r>
          </w:p>
        </w:tc>
      </w:tr>
      <w:tr w:rsidR="00044067" w:rsidRPr="003D273E" w14:paraId="3FC5F3ED" w14:textId="77777777" w:rsidTr="00044067">
        <w:trPr>
          <w:trHeight w:val="320"/>
        </w:trPr>
        <w:tc>
          <w:tcPr>
            <w:tcW w:w="27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D9AB4B" w14:textId="77777777" w:rsidR="006A6F76" w:rsidRPr="003D273E" w:rsidRDefault="006A6F76" w:rsidP="003D273E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3D273E">
              <w:rPr>
                <w:rFonts w:ascii="Times New Roman" w:eastAsia="Times New Roman" w:hAnsi="Times New Roman" w:cs="Times New Roman"/>
                <w:color w:val="000000"/>
              </w:rPr>
              <w:t>NHMUK_1933.10.13.1</w:t>
            </w:r>
          </w:p>
        </w:tc>
        <w:tc>
          <w:tcPr>
            <w:tcW w:w="29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8D447A" w14:textId="77777777" w:rsidR="006A6F76" w:rsidRPr="003D273E" w:rsidRDefault="006A6F76" w:rsidP="003D273E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3D273E">
              <w:rPr>
                <w:rFonts w:ascii="Times New Roman" w:eastAsia="Times New Roman" w:hAnsi="Times New Roman" w:cs="Times New Roman"/>
                <w:color w:val="000000"/>
              </w:rPr>
              <w:t>Delphinapterus_leucas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688A2E9" w14:textId="77777777" w:rsidR="006A6F76" w:rsidRPr="003D273E" w:rsidRDefault="006A6F76" w:rsidP="003D273E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D273E">
              <w:rPr>
                <w:rFonts w:ascii="Times New Roman" w:eastAsia="Times New Roman" w:hAnsi="Times New Roman" w:cs="Times New Roman"/>
                <w:color w:val="000000"/>
              </w:rPr>
              <w:t>x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2DE8D08" w14:textId="77777777" w:rsidR="006A6F76" w:rsidRPr="003D273E" w:rsidRDefault="006A6F76" w:rsidP="003D273E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ED51651" w14:textId="77777777" w:rsidR="006A6F76" w:rsidRPr="003D273E" w:rsidRDefault="006A6F76" w:rsidP="003D273E">
            <w:pPr>
              <w:jc w:val="center"/>
              <w:rPr>
                <w:rFonts w:ascii="Times New Roman" w:eastAsia="Times New Roman" w:hAnsi="Times New Roman" w:cs="Times New Roman"/>
              </w:rPr>
            </w:pPr>
          </w:p>
        </w:tc>
      </w:tr>
      <w:tr w:rsidR="00044067" w:rsidRPr="003D273E" w14:paraId="31547F07" w14:textId="77777777" w:rsidTr="00044067">
        <w:trPr>
          <w:trHeight w:val="320"/>
        </w:trPr>
        <w:tc>
          <w:tcPr>
            <w:tcW w:w="27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2B950E" w14:textId="77777777" w:rsidR="006A6F76" w:rsidRPr="003D273E" w:rsidRDefault="006A6F76" w:rsidP="003D273E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3D273E">
              <w:rPr>
                <w:rFonts w:ascii="Times New Roman" w:eastAsia="Times New Roman" w:hAnsi="Times New Roman" w:cs="Times New Roman"/>
                <w:color w:val="000000"/>
              </w:rPr>
              <w:t>NHMUK_1952.10.30.2</w:t>
            </w:r>
          </w:p>
        </w:tc>
        <w:tc>
          <w:tcPr>
            <w:tcW w:w="29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01F847" w14:textId="77777777" w:rsidR="006A6F76" w:rsidRPr="003D273E" w:rsidRDefault="006A6F76" w:rsidP="003D273E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3D273E">
              <w:rPr>
                <w:rFonts w:ascii="Times New Roman" w:eastAsia="Times New Roman" w:hAnsi="Times New Roman" w:cs="Times New Roman"/>
                <w:color w:val="000000"/>
              </w:rPr>
              <w:t>Delphinapterus_leucas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59E8C7F" w14:textId="77777777" w:rsidR="006A6F76" w:rsidRPr="003D273E" w:rsidRDefault="006A6F76" w:rsidP="003D273E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D273E">
              <w:rPr>
                <w:rFonts w:ascii="Times New Roman" w:eastAsia="Times New Roman" w:hAnsi="Times New Roman" w:cs="Times New Roman"/>
                <w:color w:val="000000"/>
              </w:rPr>
              <w:t>x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E80894D" w14:textId="77777777" w:rsidR="006A6F76" w:rsidRPr="003D273E" w:rsidRDefault="006A6F76" w:rsidP="003D273E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4202C69" w14:textId="77777777" w:rsidR="006A6F76" w:rsidRPr="003D273E" w:rsidRDefault="006A6F76" w:rsidP="003D273E">
            <w:pPr>
              <w:jc w:val="center"/>
              <w:rPr>
                <w:rFonts w:ascii="Times New Roman" w:eastAsia="Times New Roman" w:hAnsi="Times New Roman" w:cs="Times New Roman"/>
              </w:rPr>
            </w:pPr>
          </w:p>
        </w:tc>
      </w:tr>
      <w:tr w:rsidR="00044067" w:rsidRPr="003D273E" w14:paraId="381C22C7" w14:textId="77777777" w:rsidTr="00044067">
        <w:trPr>
          <w:trHeight w:val="320"/>
        </w:trPr>
        <w:tc>
          <w:tcPr>
            <w:tcW w:w="27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9A02F1" w14:textId="77777777" w:rsidR="006A6F76" w:rsidRPr="003D273E" w:rsidRDefault="006A6F76" w:rsidP="003D273E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3D273E">
              <w:rPr>
                <w:rFonts w:ascii="Times New Roman" w:eastAsia="Times New Roman" w:hAnsi="Times New Roman" w:cs="Times New Roman"/>
                <w:color w:val="000000"/>
              </w:rPr>
              <w:t>NHMUK_SW.1932.60</w:t>
            </w:r>
          </w:p>
        </w:tc>
        <w:tc>
          <w:tcPr>
            <w:tcW w:w="29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6F9165" w14:textId="77777777" w:rsidR="006A6F76" w:rsidRPr="003D273E" w:rsidRDefault="006A6F76" w:rsidP="003D273E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3D273E">
              <w:rPr>
                <w:rFonts w:ascii="Times New Roman" w:eastAsia="Times New Roman" w:hAnsi="Times New Roman" w:cs="Times New Roman"/>
                <w:color w:val="000000"/>
              </w:rPr>
              <w:t>Delphinapterus_leucas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F29B239" w14:textId="77777777" w:rsidR="006A6F76" w:rsidRPr="003D273E" w:rsidRDefault="006A6F76" w:rsidP="003D273E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D273E">
              <w:rPr>
                <w:rFonts w:ascii="Times New Roman" w:eastAsia="Times New Roman" w:hAnsi="Times New Roman" w:cs="Times New Roman"/>
                <w:color w:val="000000"/>
              </w:rPr>
              <w:t>x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DA70914" w14:textId="77777777" w:rsidR="006A6F76" w:rsidRPr="003D273E" w:rsidRDefault="006A6F76" w:rsidP="003D273E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C140BF9" w14:textId="77777777" w:rsidR="006A6F76" w:rsidRPr="003D273E" w:rsidRDefault="006A6F76" w:rsidP="003D273E">
            <w:pPr>
              <w:jc w:val="center"/>
              <w:rPr>
                <w:rFonts w:ascii="Times New Roman" w:eastAsia="Times New Roman" w:hAnsi="Times New Roman" w:cs="Times New Roman"/>
              </w:rPr>
            </w:pPr>
          </w:p>
        </w:tc>
      </w:tr>
      <w:tr w:rsidR="00044067" w:rsidRPr="003D273E" w14:paraId="3AB76A7A" w14:textId="77777777" w:rsidTr="00044067">
        <w:trPr>
          <w:trHeight w:val="320"/>
        </w:trPr>
        <w:tc>
          <w:tcPr>
            <w:tcW w:w="27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6F0589" w14:textId="77777777" w:rsidR="006A6F76" w:rsidRPr="003D273E" w:rsidRDefault="006A6F76" w:rsidP="003D273E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3D273E">
              <w:rPr>
                <w:rFonts w:ascii="Times New Roman" w:eastAsia="Times New Roman" w:hAnsi="Times New Roman" w:cs="Times New Roman"/>
                <w:color w:val="000000"/>
              </w:rPr>
              <w:t>NHMUK_1973.107</w:t>
            </w:r>
          </w:p>
        </w:tc>
        <w:tc>
          <w:tcPr>
            <w:tcW w:w="29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341910" w14:textId="77777777" w:rsidR="006A6F76" w:rsidRPr="003D273E" w:rsidRDefault="006A6F76" w:rsidP="003D273E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3D273E">
              <w:rPr>
                <w:rFonts w:ascii="Times New Roman" w:eastAsia="Times New Roman" w:hAnsi="Times New Roman" w:cs="Times New Roman"/>
                <w:color w:val="000000"/>
              </w:rPr>
              <w:t>Delphinus_delphis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9B22871" w14:textId="77777777" w:rsidR="006A6F76" w:rsidRPr="003D273E" w:rsidRDefault="006A6F76" w:rsidP="003D273E">
            <w:pPr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2C668A4" w14:textId="77777777" w:rsidR="006A6F76" w:rsidRPr="003D273E" w:rsidRDefault="006A6F76" w:rsidP="003D273E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D273E">
              <w:rPr>
                <w:rFonts w:ascii="Times New Roman" w:eastAsia="Times New Roman" w:hAnsi="Times New Roman" w:cs="Times New Roman"/>
                <w:color w:val="000000"/>
              </w:rPr>
              <w:t>x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0A951E4" w14:textId="77777777" w:rsidR="006A6F76" w:rsidRPr="003D273E" w:rsidRDefault="006A6F76" w:rsidP="003D273E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</w:tr>
      <w:tr w:rsidR="00044067" w:rsidRPr="003D273E" w14:paraId="1E270345" w14:textId="77777777" w:rsidTr="00044067">
        <w:trPr>
          <w:trHeight w:val="320"/>
        </w:trPr>
        <w:tc>
          <w:tcPr>
            <w:tcW w:w="27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7C8B36" w14:textId="77777777" w:rsidR="006A6F76" w:rsidRPr="003D273E" w:rsidRDefault="006A6F76" w:rsidP="003D273E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3D273E">
              <w:rPr>
                <w:rFonts w:ascii="Times New Roman" w:eastAsia="Times New Roman" w:hAnsi="Times New Roman" w:cs="Times New Roman"/>
                <w:color w:val="000000"/>
              </w:rPr>
              <w:t>NHMUK_1888.5.20.2</w:t>
            </w:r>
          </w:p>
        </w:tc>
        <w:tc>
          <w:tcPr>
            <w:tcW w:w="29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F555A2" w14:textId="77777777" w:rsidR="006A6F76" w:rsidRPr="003D273E" w:rsidRDefault="006A6F76" w:rsidP="003D273E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3D273E">
              <w:rPr>
                <w:rFonts w:ascii="Times New Roman" w:eastAsia="Times New Roman" w:hAnsi="Times New Roman" w:cs="Times New Roman"/>
                <w:color w:val="000000"/>
              </w:rPr>
              <w:t>Delphinus_delphis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3E2F879" w14:textId="77777777" w:rsidR="006A6F76" w:rsidRPr="003D273E" w:rsidRDefault="006A6F76" w:rsidP="003D273E">
            <w:pPr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56324E0" w14:textId="77777777" w:rsidR="006A6F76" w:rsidRPr="003D273E" w:rsidRDefault="006A6F76" w:rsidP="003D273E">
            <w:pPr>
              <w:jc w:val="center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78AAD4B" w14:textId="77777777" w:rsidR="006A6F76" w:rsidRPr="003D273E" w:rsidRDefault="006A6F76" w:rsidP="003D273E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D273E">
              <w:rPr>
                <w:rFonts w:ascii="Times New Roman" w:eastAsia="Times New Roman" w:hAnsi="Times New Roman" w:cs="Times New Roman"/>
                <w:color w:val="000000"/>
              </w:rPr>
              <w:t>x</w:t>
            </w:r>
          </w:p>
        </w:tc>
      </w:tr>
      <w:tr w:rsidR="00044067" w:rsidRPr="003D273E" w14:paraId="6146C4D7" w14:textId="77777777" w:rsidTr="00044067">
        <w:trPr>
          <w:trHeight w:val="320"/>
        </w:trPr>
        <w:tc>
          <w:tcPr>
            <w:tcW w:w="27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B52CA1" w14:textId="77777777" w:rsidR="006A6F76" w:rsidRPr="003D273E" w:rsidRDefault="006A6F76" w:rsidP="003D273E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3D273E">
              <w:rPr>
                <w:rFonts w:ascii="Times New Roman" w:eastAsia="Times New Roman" w:hAnsi="Times New Roman" w:cs="Times New Roman"/>
                <w:color w:val="000000"/>
              </w:rPr>
              <w:t>NHMUK_1946.12.24.3</w:t>
            </w:r>
          </w:p>
        </w:tc>
        <w:tc>
          <w:tcPr>
            <w:tcW w:w="29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7E1008" w14:textId="77777777" w:rsidR="006A6F76" w:rsidRPr="003D273E" w:rsidRDefault="006A6F76" w:rsidP="003D273E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3D273E">
              <w:rPr>
                <w:rFonts w:ascii="Times New Roman" w:eastAsia="Times New Roman" w:hAnsi="Times New Roman" w:cs="Times New Roman"/>
                <w:color w:val="000000"/>
              </w:rPr>
              <w:t>Delphinus_delphis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D39B9D3" w14:textId="77777777" w:rsidR="006A6F76" w:rsidRPr="003D273E" w:rsidRDefault="006A6F76" w:rsidP="003D273E">
            <w:pPr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A9AD953" w14:textId="77777777" w:rsidR="006A6F76" w:rsidRPr="003D273E" w:rsidRDefault="006A6F76" w:rsidP="003D273E">
            <w:pPr>
              <w:jc w:val="center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19020CB" w14:textId="77777777" w:rsidR="006A6F76" w:rsidRPr="003D273E" w:rsidRDefault="006A6F76" w:rsidP="003D273E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D273E">
              <w:rPr>
                <w:rFonts w:ascii="Times New Roman" w:eastAsia="Times New Roman" w:hAnsi="Times New Roman" w:cs="Times New Roman"/>
                <w:color w:val="000000"/>
              </w:rPr>
              <w:t>x</w:t>
            </w:r>
          </w:p>
        </w:tc>
      </w:tr>
      <w:tr w:rsidR="00044067" w:rsidRPr="003D273E" w14:paraId="7ACB5065" w14:textId="77777777" w:rsidTr="00044067">
        <w:trPr>
          <w:trHeight w:val="320"/>
        </w:trPr>
        <w:tc>
          <w:tcPr>
            <w:tcW w:w="27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FA55AD" w14:textId="77777777" w:rsidR="006A6F76" w:rsidRPr="003D273E" w:rsidRDefault="006A6F76" w:rsidP="003D273E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3D273E">
              <w:rPr>
                <w:rFonts w:ascii="Times New Roman" w:eastAsia="Times New Roman" w:hAnsi="Times New Roman" w:cs="Times New Roman"/>
                <w:color w:val="000000"/>
              </w:rPr>
              <w:t>NHMUK_1973.106</w:t>
            </w:r>
          </w:p>
        </w:tc>
        <w:tc>
          <w:tcPr>
            <w:tcW w:w="29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B5CB6E" w14:textId="77777777" w:rsidR="006A6F76" w:rsidRPr="003D273E" w:rsidRDefault="006A6F76" w:rsidP="003D273E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3D273E">
              <w:rPr>
                <w:rFonts w:ascii="Times New Roman" w:eastAsia="Times New Roman" w:hAnsi="Times New Roman" w:cs="Times New Roman"/>
                <w:color w:val="000000"/>
              </w:rPr>
              <w:t>Delphinus_delphis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149FEEC" w14:textId="77777777" w:rsidR="006A6F76" w:rsidRPr="003D273E" w:rsidRDefault="006A6F76" w:rsidP="003D273E">
            <w:pPr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EC573E8" w14:textId="77777777" w:rsidR="006A6F76" w:rsidRPr="003D273E" w:rsidRDefault="006A6F76" w:rsidP="003D273E">
            <w:pPr>
              <w:jc w:val="center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7FC72C3" w14:textId="77777777" w:rsidR="006A6F76" w:rsidRPr="003D273E" w:rsidRDefault="006A6F76" w:rsidP="003D273E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D273E">
              <w:rPr>
                <w:rFonts w:ascii="Times New Roman" w:eastAsia="Times New Roman" w:hAnsi="Times New Roman" w:cs="Times New Roman"/>
                <w:color w:val="000000"/>
              </w:rPr>
              <w:t>x</w:t>
            </w:r>
          </w:p>
        </w:tc>
      </w:tr>
      <w:tr w:rsidR="00044067" w:rsidRPr="003D273E" w14:paraId="4F1ED152" w14:textId="77777777" w:rsidTr="00044067">
        <w:trPr>
          <w:trHeight w:val="320"/>
        </w:trPr>
        <w:tc>
          <w:tcPr>
            <w:tcW w:w="27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D81D50" w14:textId="77777777" w:rsidR="006A6F76" w:rsidRPr="003D273E" w:rsidRDefault="006A6F76" w:rsidP="003D273E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3D273E">
              <w:rPr>
                <w:rFonts w:ascii="Times New Roman" w:eastAsia="Times New Roman" w:hAnsi="Times New Roman" w:cs="Times New Roman"/>
                <w:color w:val="000000"/>
              </w:rPr>
              <w:t>NHMUK_1946.12.24.1</w:t>
            </w:r>
          </w:p>
        </w:tc>
        <w:tc>
          <w:tcPr>
            <w:tcW w:w="29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E9722F" w14:textId="77777777" w:rsidR="006A6F76" w:rsidRPr="003D273E" w:rsidRDefault="006A6F76" w:rsidP="003D273E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3D273E">
              <w:rPr>
                <w:rFonts w:ascii="Times New Roman" w:eastAsia="Times New Roman" w:hAnsi="Times New Roman" w:cs="Times New Roman"/>
                <w:color w:val="000000"/>
              </w:rPr>
              <w:t>Delphinus_delphis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3CE530A" w14:textId="77777777" w:rsidR="006A6F76" w:rsidRPr="003D273E" w:rsidRDefault="006A6F76" w:rsidP="003D273E">
            <w:pPr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D545192" w14:textId="77777777" w:rsidR="006A6F76" w:rsidRPr="003D273E" w:rsidRDefault="006A6F76" w:rsidP="003D273E">
            <w:pPr>
              <w:jc w:val="center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6CA0496" w14:textId="77777777" w:rsidR="006A6F76" w:rsidRPr="003D273E" w:rsidRDefault="006A6F76" w:rsidP="003D273E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D273E">
              <w:rPr>
                <w:rFonts w:ascii="Times New Roman" w:eastAsia="Times New Roman" w:hAnsi="Times New Roman" w:cs="Times New Roman"/>
                <w:color w:val="000000"/>
              </w:rPr>
              <w:t>x</w:t>
            </w:r>
          </w:p>
        </w:tc>
      </w:tr>
      <w:tr w:rsidR="00044067" w:rsidRPr="003D273E" w14:paraId="6FF03A80" w14:textId="77777777" w:rsidTr="00044067">
        <w:trPr>
          <w:trHeight w:val="320"/>
        </w:trPr>
        <w:tc>
          <w:tcPr>
            <w:tcW w:w="27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512707" w14:textId="77777777" w:rsidR="006A6F76" w:rsidRPr="003D273E" w:rsidRDefault="006A6F76" w:rsidP="003D273E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3D273E">
              <w:rPr>
                <w:rFonts w:ascii="Times New Roman" w:eastAsia="Times New Roman" w:hAnsi="Times New Roman" w:cs="Times New Roman"/>
                <w:color w:val="000000"/>
              </w:rPr>
              <w:t>NHMUK_SW.1927.25</w:t>
            </w:r>
          </w:p>
        </w:tc>
        <w:tc>
          <w:tcPr>
            <w:tcW w:w="29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533B7F" w14:textId="77777777" w:rsidR="006A6F76" w:rsidRPr="003D273E" w:rsidRDefault="006A6F76" w:rsidP="003D273E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3D273E">
              <w:rPr>
                <w:rFonts w:ascii="Times New Roman" w:eastAsia="Times New Roman" w:hAnsi="Times New Roman" w:cs="Times New Roman"/>
                <w:color w:val="000000"/>
              </w:rPr>
              <w:t>Grampus_griseus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41E25AC" w14:textId="77777777" w:rsidR="006A6F76" w:rsidRPr="003D273E" w:rsidRDefault="006A6F76" w:rsidP="003D273E">
            <w:pPr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397E33E" w14:textId="77777777" w:rsidR="006A6F76" w:rsidRPr="003D273E" w:rsidRDefault="006A6F76" w:rsidP="003D273E">
            <w:pPr>
              <w:jc w:val="center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4F5ACBA" w14:textId="77777777" w:rsidR="006A6F76" w:rsidRPr="003D273E" w:rsidRDefault="006A6F76" w:rsidP="003D273E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D273E">
              <w:rPr>
                <w:rFonts w:ascii="Times New Roman" w:eastAsia="Times New Roman" w:hAnsi="Times New Roman" w:cs="Times New Roman"/>
                <w:color w:val="000000"/>
              </w:rPr>
              <w:t>x</w:t>
            </w:r>
          </w:p>
        </w:tc>
      </w:tr>
      <w:tr w:rsidR="00044067" w:rsidRPr="003D273E" w14:paraId="734BA471" w14:textId="77777777" w:rsidTr="00044067">
        <w:trPr>
          <w:trHeight w:val="320"/>
        </w:trPr>
        <w:tc>
          <w:tcPr>
            <w:tcW w:w="27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014605" w14:textId="77777777" w:rsidR="006A6F76" w:rsidRPr="003D273E" w:rsidRDefault="006A6F76" w:rsidP="003D273E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3D273E">
              <w:rPr>
                <w:rFonts w:ascii="Times New Roman" w:eastAsia="Times New Roman" w:hAnsi="Times New Roman" w:cs="Times New Roman"/>
                <w:color w:val="000000"/>
              </w:rPr>
              <w:t>NHMUK_SW.1929.7</w:t>
            </w:r>
          </w:p>
        </w:tc>
        <w:tc>
          <w:tcPr>
            <w:tcW w:w="29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E82208" w14:textId="77777777" w:rsidR="006A6F76" w:rsidRPr="003D273E" w:rsidRDefault="006A6F76" w:rsidP="003D273E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3D273E">
              <w:rPr>
                <w:rFonts w:ascii="Times New Roman" w:eastAsia="Times New Roman" w:hAnsi="Times New Roman" w:cs="Times New Roman"/>
                <w:color w:val="000000"/>
              </w:rPr>
              <w:t>Grampus_griseus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16E5C42" w14:textId="77777777" w:rsidR="006A6F76" w:rsidRPr="003D273E" w:rsidRDefault="006A6F76" w:rsidP="003D273E">
            <w:pPr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1D6112B" w14:textId="77777777" w:rsidR="006A6F76" w:rsidRPr="003D273E" w:rsidRDefault="006A6F76" w:rsidP="003D273E">
            <w:pPr>
              <w:jc w:val="center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C5D5327" w14:textId="77777777" w:rsidR="006A6F76" w:rsidRPr="003D273E" w:rsidRDefault="006A6F76" w:rsidP="003D273E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D273E">
              <w:rPr>
                <w:rFonts w:ascii="Times New Roman" w:eastAsia="Times New Roman" w:hAnsi="Times New Roman" w:cs="Times New Roman"/>
                <w:color w:val="000000"/>
              </w:rPr>
              <w:t>x</w:t>
            </w:r>
          </w:p>
        </w:tc>
      </w:tr>
      <w:tr w:rsidR="00044067" w:rsidRPr="003D273E" w14:paraId="1B7195A0" w14:textId="77777777" w:rsidTr="00044067">
        <w:trPr>
          <w:trHeight w:val="320"/>
        </w:trPr>
        <w:tc>
          <w:tcPr>
            <w:tcW w:w="27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F06721" w14:textId="77777777" w:rsidR="006A6F76" w:rsidRPr="003D273E" w:rsidRDefault="006A6F76" w:rsidP="003D273E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3D273E">
              <w:rPr>
                <w:rFonts w:ascii="Times New Roman" w:eastAsia="Times New Roman" w:hAnsi="Times New Roman" w:cs="Times New Roman"/>
                <w:color w:val="000000"/>
              </w:rPr>
              <w:t>NHMUK_SW.1933.14</w:t>
            </w:r>
          </w:p>
        </w:tc>
        <w:tc>
          <w:tcPr>
            <w:tcW w:w="29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B122E6" w14:textId="77777777" w:rsidR="006A6F76" w:rsidRPr="003D273E" w:rsidRDefault="006A6F76" w:rsidP="003D273E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3D273E">
              <w:rPr>
                <w:rFonts w:ascii="Times New Roman" w:eastAsia="Times New Roman" w:hAnsi="Times New Roman" w:cs="Times New Roman"/>
                <w:color w:val="000000"/>
              </w:rPr>
              <w:t>Grampus_griseus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2949716" w14:textId="77777777" w:rsidR="006A6F76" w:rsidRPr="003D273E" w:rsidRDefault="006A6F76" w:rsidP="003D273E">
            <w:pPr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975166A" w14:textId="77777777" w:rsidR="006A6F76" w:rsidRPr="003D273E" w:rsidRDefault="006A6F76" w:rsidP="003D273E">
            <w:pPr>
              <w:jc w:val="center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BE997CF" w14:textId="77777777" w:rsidR="006A6F76" w:rsidRPr="003D273E" w:rsidRDefault="006A6F76" w:rsidP="003D273E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D273E">
              <w:rPr>
                <w:rFonts w:ascii="Times New Roman" w:eastAsia="Times New Roman" w:hAnsi="Times New Roman" w:cs="Times New Roman"/>
                <w:color w:val="000000"/>
              </w:rPr>
              <w:t>x</w:t>
            </w:r>
          </w:p>
        </w:tc>
      </w:tr>
      <w:tr w:rsidR="00044067" w:rsidRPr="003D273E" w14:paraId="28764267" w14:textId="77777777" w:rsidTr="00044067">
        <w:trPr>
          <w:trHeight w:val="320"/>
        </w:trPr>
        <w:tc>
          <w:tcPr>
            <w:tcW w:w="27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85E228" w14:textId="77777777" w:rsidR="006A6F76" w:rsidRPr="003D273E" w:rsidRDefault="006A6F76" w:rsidP="003D273E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3D273E">
              <w:rPr>
                <w:rFonts w:ascii="Times New Roman" w:eastAsia="Times New Roman" w:hAnsi="Times New Roman" w:cs="Times New Roman"/>
                <w:color w:val="000000"/>
              </w:rPr>
              <w:t>NHMUK_SW.1938.7</w:t>
            </w:r>
          </w:p>
        </w:tc>
        <w:tc>
          <w:tcPr>
            <w:tcW w:w="29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41F9DC" w14:textId="77777777" w:rsidR="006A6F76" w:rsidRPr="003D273E" w:rsidRDefault="006A6F76" w:rsidP="003D273E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3D273E">
              <w:rPr>
                <w:rFonts w:ascii="Times New Roman" w:eastAsia="Times New Roman" w:hAnsi="Times New Roman" w:cs="Times New Roman"/>
                <w:color w:val="000000"/>
              </w:rPr>
              <w:t>Grampus_griseus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41B6B53" w14:textId="77777777" w:rsidR="006A6F76" w:rsidRPr="003D273E" w:rsidRDefault="006A6F76" w:rsidP="003D273E">
            <w:pPr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AF13979" w14:textId="77777777" w:rsidR="006A6F76" w:rsidRPr="003D273E" w:rsidRDefault="006A6F76" w:rsidP="003D273E">
            <w:pPr>
              <w:jc w:val="center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336CD7E" w14:textId="77777777" w:rsidR="006A6F76" w:rsidRPr="003D273E" w:rsidRDefault="006A6F76" w:rsidP="003D273E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D273E">
              <w:rPr>
                <w:rFonts w:ascii="Times New Roman" w:eastAsia="Times New Roman" w:hAnsi="Times New Roman" w:cs="Times New Roman"/>
                <w:color w:val="000000"/>
              </w:rPr>
              <w:t>x</w:t>
            </w:r>
          </w:p>
        </w:tc>
      </w:tr>
      <w:tr w:rsidR="00044067" w:rsidRPr="003D273E" w14:paraId="1298D800" w14:textId="77777777" w:rsidTr="00044067">
        <w:trPr>
          <w:trHeight w:val="320"/>
        </w:trPr>
        <w:tc>
          <w:tcPr>
            <w:tcW w:w="27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DE24E9" w14:textId="77777777" w:rsidR="006A6F76" w:rsidRPr="003D273E" w:rsidRDefault="006A6F76" w:rsidP="003D273E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3D273E">
              <w:rPr>
                <w:rFonts w:ascii="Times New Roman" w:eastAsia="Times New Roman" w:hAnsi="Times New Roman" w:cs="Times New Roman"/>
                <w:color w:val="000000"/>
              </w:rPr>
              <w:t>NHMUK_SW.1940.6</w:t>
            </w:r>
          </w:p>
        </w:tc>
        <w:tc>
          <w:tcPr>
            <w:tcW w:w="29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3AE106" w14:textId="77777777" w:rsidR="006A6F76" w:rsidRPr="003D273E" w:rsidRDefault="006A6F76" w:rsidP="003D273E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3D273E">
              <w:rPr>
                <w:rFonts w:ascii="Times New Roman" w:eastAsia="Times New Roman" w:hAnsi="Times New Roman" w:cs="Times New Roman"/>
                <w:color w:val="000000"/>
              </w:rPr>
              <w:t>Grampus_griseus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1D78FFB" w14:textId="77777777" w:rsidR="006A6F76" w:rsidRPr="003D273E" w:rsidRDefault="006A6F76" w:rsidP="003D273E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D273E">
              <w:rPr>
                <w:rFonts w:ascii="Times New Roman" w:eastAsia="Times New Roman" w:hAnsi="Times New Roman" w:cs="Times New Roman"/>
                <w:color w:val="000000"/>
              </w:rPr>
              <w:t>x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5BB39C6" w14:textId="77777777" w:rsidR="006A6F76" w:rsidRPr="003D273E" w:rsidRDefault="006A6F76" w:rsidP="003D273E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AA40D23" w14:textId="77777777" w:rsidR="006A6F76" w:rsidRPr="003D273E" w:rsidRDefault="006A6F76" w:rsidP="003D273E">
            <w:pPr>
              <w:jc w:val="center"/>
              <w:rPr>
                <w:rFonts w:ascii="Times New Roman" w:eastAsia="Times New Roman" w:hAnsi="Times New Roman" w:cs="Times New Roman"/>
              </w:rPr>
            </w:pPr>
          </w:p>
        </w:tc>
      </w:tr>
      <w:tr w:rsidR="00044067" w:rsidRPr="003D273E" w14:paraId="634E402D" w14:textId="77777777" w:rsidTr="00044067">
        <w:trPr>
          <w:trHeight w:val="320"/>
        </w:trPr>
        <w:tc>
          <w:tcPr>
            <w:tcW w:w="27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A33B24" w14:textId="77777777" w:rsidR="006A6F76" w:rsidRPr="003D273E" w:rsidRDefault="006A6F76" w:rsidP="003D273E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3D273E">
              <w:rPr>
                <w:rFonts w:ascii="Times New Roman" w:eastAsia="Times New Roman" w:hAnsi="Times New Roman" w:cs="Times New Roman"/>
                <w:color w:val="000000"/>
              </w:rPr>
              <w:t>NHMUK_GERM 1169b</w:t>
            </w:r>
          </w:p>
        </w:tc>
        <w:tc>
          <w:tcPr>
            <w:tcW w:w="29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207DF6" w14:textId="77777777" w:rsidR="006A6F76" w:rsidRPr="003D273E" w:rsidRDefault="006A6F76" w:rsidP="003D273E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3D273E">
              <w:rPr>
                <w:rFonts w:ascii="Times New Roman" w:eastAsia="Times New Roman" w:hAnsi="Times New Roman" w:cs="Times New Roman"/>
                <w:color w:val="000000"/>
              </w:rPr>
              <w:t>Inia_geoffrensis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28D34D1" w14:textId="77777777" w:rsidR="006A6F76" w:rsidRPr="003D273E" w:rsidRDefault="006A6F76" w:rsidP="003D273E">
            <w:pPr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E2FDF83" w14:textId="77777777" w:rsidR="006A6F76" w:rsidRPr="003D273E" w:rsidRDefault="006A6F76" w:rsidP="003D273E">
            <w:pPr>
              <w:jc w:val="center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D9E772A" w14:textId="77777777" w:rsidR="006A6F76" w:rsidRPr="003D273E" w:rsidRDefault="006A6F76" w:rsidP="003D273E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D273E">
              <w:rPr>
                <w:rFonts w:ascii="Times New Roman" w:eastAsia="Times New Roman" w:hAnsi="Times New Roman" w:cs="Times New Roman"/>
                <w:color w:val="000000"/>
              </w:rPr>
              <w:t>x</w:t>
            </w:r>
          </w:p>
        </w:tc>
      </w:tr>
      <w:tr w:rsidR="00044067" w:rsidRPr="003D273E" w14:paraId="1503F8E4" w14:textId="77777777" w:rsidTr="00044067">
        <w:trPr>
          <w:trHeight w:val="320"/>
        </w:trPr>
        <w:tc>
          <w:tcPr>
            <w:tcW w:w="27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00E7D9" w14:textId="77777777" w:rsidR="006A6F76" w:rsidRPr="003D273E" w:rsidRDefault="006A6F76" w:rsidP="003D273E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3D273E">
              <w:rPr>
                <w:rFonts w:ascii="Times New Roman" w:eastAsia="Times New Roman" w:hAnsi="Times New Roman" w:cs="Times New Roman"/>
                <w:color w:val="000000"/>
              </w:rPr>
              <w:t>NHMUK_1856.8.2.1</w:t>
            </w:r>
          </w:p>
        </w:tc>
        <w:tc>
          <w:tcPr>
            <w:tcW w:w="29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CB4014" w14:textId="77777777" w:rsidR="006A6F76" w:rsidRPr="003D273E" w:rsidRDefault="006A6F76" w:rsidP="003D273E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3D273E">
              <w:rPr>
                <w:rFonts w:ascii="Times New Roman" w:eastAsia="Times New Roman" w:hAnsi="Times New Roman" w:cs="Times New Roman"/>
                <w:color w:val="000000"/>
              </w:rPr>
              <w:t>Inia_geoffrensis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5662DB5" w14:textId="77777777" w:rsidR="006A6F76" w:rsidRPr="003D273E" w:rsidRDefault="006A6F76" w:rsidP="003D273E">
            <w:pPr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BF46EEB" w14:textId="77777777" w:rsidR="006A6F76" w:rsidRPr="003D273E" w:rsidRDefault="006A6F76" w:rsidP="003D273E">
            <w:pPr>
              <w:jc w:val="center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B4FF202" w14:textId="77777777" w:rsidR="006A6F76" w:rsidRPr="003D273E" w:rsidRDefault="006A6F76" w:rsidP="003D273E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D273E">
              <w:rPr>
                <w:rFonts w:ascii="Times New Roman" w:eastAsia="Times New Roman" w:hAnsi="Times New Roman" w:cs="Times New Roman"/>
                <w:color w:val="000000"/>
              </w:rPr>
              <w:t>x</w:t>
            </w:r>
          </w:p>
        </w:tc>
      </w:tr>
      <w:tr w:rsidR="00044067" w:rsidRPr="003D273E" w14:paraId="40664599" w14:textId="77777777" w:rsidTr="00044067">
        <w:trPr>
          <w:trHeight w:val="320"/>
        </w:trPr>
        <w:tc>
          <w:tcPr>
            <w:tcW w:w="27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700537" w14:textId="77777777" w:rsidR="006A6F76" w:rsidRPr="003D273E" w:rsidRDefault="006A6F76" w:rsidP="003D273E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3D273E">
              <w:rPr>
                <w:rFonts w:ascii="Times New Roman" w:eastAsia="Times New Roman" w:hAnsi="Times New Roman" w:cs="Times New Roman"/>
                <w:color w:val="000000"/>
              </w:rPr>
              <w:t>NHMUK_1937.5.26.1</w:t>
            </w:r>
          </w:p>
        </w:tc>
        <w:tc>
          <w:tcPr>
            <w:tcW w:w="29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84E645" w14:textId="77777777" w:rsidR="006A6F76" w:rsidRPr="003D273E" w:rsidRDefault="006A6F76" w:rsidP="003D273E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3D273E">
              <w:rPr>
                <w:rFonts w:ascii="Times New Roman" w:eastAsia="Times New Roman" w:hAnsi="Times New Roman" w:cs="Times New Roman"/>
                <w:color w:val="000000"/>
              </w:rPr>
              <w:t>Inia_geoffrensis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D82D65C" w14:textId="77777777" w:rsidR="006A6F76" w:rsidRPr="003D273E" w:rsidRDefault="006A6F76" w:rsidP="003D273E">
            <w:pPr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F66537A" w14:textId="77777777" w:rsidR="006A6F76" w:rsidRPr="003D273E" w:rsidRDefault="006A6F76" w:rsidP="003D273E">
            <w:pPr>
              <w:jc w:val="center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39D30D0" w14:textId="77777777" w:rsidR="006A6F76" w:rsidRPr="003D273E" w:rsidRDefault="006A6F76" w:rsidP="003D273E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D273E">
              <w:rPr>
                <w:rFonts w:ascii="Times New Roman" w:eastAsia="Times New Roman" w:hAnsi="Times New Roman" w:cs="Times New Roman"/>
                <w:color w:val="000000"/>
              </w:rPr>
              <w:t>x</w:t>
            </w:r>
          </w:p>
        </w:tc>
      </w:tr>
      <w:tr w:rsidR="00044067" w:rsidRPr="003D273E" w14:paraId="0A044CC4" w14:textId="77777777" w:rsidTr="00044067">
        <w:trPr>
          <w:trHeight w:val="320"/>
        </w:trPr>
        <w:tc>
          <w:tcPr>
            <w:tcW w:w="27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88D49A" w14:textId="77777777" w:rsidR="006A6F76" w:rsidRPr="003D273E" w:rsidRDefault="006A6F76" w:rsidP="003D273E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3D273E">
              <w:rPr>
                <w:rFonts w:ascii="Times New Roman" w:eastAsia="Times New Roman" w:hAnsi="Times New Roman" w:cs="Times New Roman"/>
                <w:color w:val="000000"/>
              </w:rPr>
              <w:t>NHMUK_1939.5.13.1</w:t>
            </w:r>
          </w:p>
        </w:tc>
        <w:tc>
          <w:tcPr>
            <w:tcW w:w="29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50DF80" w14:textId="77777777" w:rsidR="006A6F76" w:rsidRPr="003D273E" w:rsidRDefault="006A6F76" w:rsidP="003D273E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3D273E">
              <w:rPr>
                <w:rFonts w:ascii="Times New Roman" w:eastAsia="Times New Roman" w:hAnsi="Times New Roman" w:cs="Times New Roman"/>
                <w:color w:val="000000"/>
              </w:rPr>
              <w:t>Inia_geoffrensis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39B1D40" w14:textId="77777777" w:rsidR="006A6F76" w:rsidRPr="003D273E" w:rsidRDefault="006A6F76" w:rsidP="003D273E">
            <w:pPr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0BDDB5E" w14:textId="77777777" w:rsidR="006A6F76" w:rsidRPr="003D273E" w:rsidRDefault="006A6F76" w:rsidP="003D273E">
            <w:pPr>
              <w:jc w:val="center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E958B0D" w14:textId="77777777" w:rsidR="006A6F76" w:rsidRPr="003D273E" w:rsidRDefault="006A6F76" w:rsidP="003D273E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D273E">
              <w:rPr>
                <w:rFonts w:ascii="Times New Roman" w:eastAsia="Times New Roman" w:hAnsi="Times New Roman" w:cs="Times New Roman"/>
                <w:color w:val="000000"/>
              </w:rPr>
              <w:t>x</w:t>
            </w:r>
          </w:p>
        </w:tc>
      </w:tr>
      <w:tr w:rsidR="00044067" w:rsidRPr="003D273E" w14:paraId="56BF6BC7" w14:textId="77777777" w:rsidTr="00044067">
        <w:trPr>
          <w:trHeight w:val="320"/>
        </w:trPr>
        <w:tc>
          <w:tcPr>
            <w:tcW w:w="27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01A2EA" w14:textId="77777777" w:rsidR="006A6F76" w:rsidRPr="003D273E" w:rsidRDefault="006A6F76" w:rsidP="003D273E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3D273E">
              <w:rPr>
                <w:rFonts w:ascii="Times New Roman" w:eastAsia="Times New Roman" w:hAnsi="Times New Roman" w:cs="Times New Roman"/>
                <w:color w:val="000000"/>
              </w:rPr>
              <w:t>NHMUK_SW.1926.17</w:t>
            </w:r>
          </w:p>
        </w:tc>
        <w:tc>
          <w:tcPr>
            <w:tcW w:w="29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D3CF2F" w14:textId="77777777" w:rsidR="006A6F76" w:rsidRPr="003D273E" w:rsidRDefault="006A6F76" w:rsidP="003D273E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3D273E">
              <w:rPr>
                <w:rFonts w:ascii="Times New Roman" w:eastAsia="Times New Roman" w:hAnsi="Times New Roman" w:cs="Times New Roman"/>
                <w:color w:val="000000"/>
              </w:rPr>
              <w:t>Lagenorhynchus_acutus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FC038A9" w14:textId="77777777" w:rsidR="006A6F76" w:rsidRPr="003D273E" w:rsidRDefault="006A6F76" w:rsidP="003D273E">
            <w:pPr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C4A652A" w14:textId="77777777" w:rsidR="006A6F76" w:rsidRPr="003D273E" w:rsidRDefault="006A6F76" w:rsidP="003D273E">
            <w:pPr>
              <w:jc w:val="center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D17D7D2" w14:textId="77777777" w:rsidR="006A6F76" w:rsidRPr="003D273E" w:rsidRDefault="006A6F76" w:rsidP="003D273E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D273E">
              <w:rPr>
                <w:rFonts w:ascii="Times New Roman" w:eastAsia="Times New Roman" w:hAnsi="Times New Roman" w:cs="Times New Roman"/>
                <w:color w:val="000000"/>
              </w:rPr>
              <w:t>x</w:t>
            </w:r>
          </w:p>
        </w:tc>
      </w:tr>
      <w:tr w:rsidR="00044067" w:rsidRPr="003D273E" w14:paraId="03DEFDB1" w14:textId="77777777" w:rsidTr="00044067">
        <w:trPr>
          <w:trHeight w:val="320"/>
        </w:trPr>
        <w:tc>
          <w:tcPr>
            <w:tcW w:w="27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969EFE" w14:textId="77777777" w:rsidR="006A6F76" w:rsidRPr="003D273E" w:rsidRDefault="006A6F76" w:rsidP="003D273E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3D273E">
              <w:rPr>
                <w:rFonts w:ascii="Times New Roman" w:eastAsia="Times New Roman" w:hAnsi="Times New Roman" w:cs="Times New Roman"/>
                <w:color w:val="000000"/>
              </w:rPr>
              <w:t>NHMUK_SW.1929.25</w:t>
            </w:r>
          </w:p>
        </w:tc>
        <w:tc>
          <w:tcPr>
            <w:tcW w:w="29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5E26C1" w14:textId="77777777" w:rsidR="006A6F76" w:rsidRPr="003D273E" w:rsidRDefault="006A6F76" w:rsidP="003D273E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3D273E">
              <w:rPr>
                <w:rFonts w:ascii="Times New Roman" w:eastAsia="Times New Roman" w:hAnsi="Times New Roman" w:cs="Times New Roman"/>
                <w:color w:val="000000"/>
              </w:rPr>
              <w:t>Lagenorhynchus_acutus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8018198" w14:textId="77777777" w:rsidR="006A6F76" w:rsidRPr="003D273E" w:rsidRDefault="006A6F76" w:rsidP="003D273E">
            <w:pPr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CD588FF" w14:textId="77777777" w:rsidR="006A6F76" w:rsidRPr="003D273E" w:rsidRDefault="006A6F76" w:rsidP="003D273E">
            <w:pPr>
              <w:jc w:val="center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6F5843E" w14:textId="77777777" w:rsidR="006A6F76" w:rsidRPr="003D273E" w:rsidRDefault="006A6F76" w:rsidP="003D273E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D273E">
              <w:rPr>
                <w:rFonts w:ascii="Times New Roman" w:eastAsia="Times New Roman" w:hAnsi="Times New Roman" w:cs="Times New Roman"/>
                <w:color w:val="000000"/>
              </w:rPr>
              <w:t>x</w:t>
            </w:r>
          </w:p>
        </w:tc>
      </w:tr>
      <w:tr w:rsidR="00044067" w:rsidRPr="003D273E" w14:paraId="6BDDC257" w14:textId="77777777" w:rsidTr="00044067">
        <w:trPr>
          <w:trHeight w:val="320"/>
        </w:trPr>
        <w:tc>
          <w:tcPr>
            <w:tcW w:w="27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B72780" w14:textId="77777777" w:rsidR="006A6F76" w:rsidRPr="003D273E" w:rsidRDefault="006A6F76" w:rsidP="003D273E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3D273E">
              <w:rPr>
                <w:rFonts w:ascii="Times New Roman" w:eastAsia="Times New Roman" w:hAnsi="Times New Roman" w:cs="Times New Roman"/>
                <w:color w:val="000000"/>
              </w:rPr>
              <w:t>NHMUK_1920.6.28.1</w:t>
            </w:r>
          </w:p>
        </w:tc>
        <w:tc>
          <w:tcPr>
            <w:tcW w:w="29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7315D1" w14:textId="77777777" w:rsidR="006A6F76" w:rsidRPr="003D273E" w:rsidRDefault="006A6F76" w:rsidP="003D273E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3D273E">
              <w:rPr>
                <w:rFonts w:ascii="Times New Roman" w:eastAsia="Times New Roman" w:hAnsi="Times New Roman" w:cs="Times New Roman"/>
                <w:color w:val="000000"/>
              </w:rPr>
              <w:t>Lagenorhynchus_acutus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F18D53C" w14:textId="77777777" w:rsidR="006A6F76" w:rsidRPr="003D273E" w:rsidRDefault="006A6F76" w:rsidP="003D273E">
            <w:pPr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6B91E43" w14:textId="77777777" w:rsidR="006A6F76" w:rsidRPr="003D273E" w:rsidRDefault="006A6F76" w:rsidP="003D273E">
            <w:pPr>
              <w:jc w:val="center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6CAC469" w14:textId="77777777" w:rsidR="006A6F76" w:rsidRPr="003D273E" w:rsidRDefault="006A6F76" w:rsidP="003D273E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D273E">
              <w:rPr>
                <w:rFonts w:ascii="Times New Roman" w:eastAsia="Times New Roman" w:hAnsi="Times New Roman" w:cs="Times New Roman"/>
                <w:color w:val="000000"/>
              </w:rPr>
              <w:t>x</w:t>
            </w:r>
          </w:p>
        </w:tc>
      </w:tr>
      <w:tr w:rsidR="00044067" w:rsidRPr="003D273E" w14:paraId="7ACCC5E1" w14:textId="77777777" w:rsidTr="00044067">
        <w:trPr>
          <w:trHeight w:val="320"/>
        </w:trPr>
        <w:tc>
          <w:tcPr>
            <w:tcW w:w="27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756769" w14:textId="77777777" w:rsidR="006A6F76" w:rsidRPr="003D273E" w:rsidRDefault="006A6F76" w:rsidP="003D273E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3D273E">
              <w:rPr>
                <w:rFonts w:ascii="Times New Roman" w:eastAsia="Times New Roman" w:hAnsi="Times New Roman" w:cs="Times New Roman"/>
                <w:color w:val="000000"/>
              </w:rPr>
              <w:t>NHMUK_1944.11.30.1</w:t>
            </w:r>
          </w:p>
        </w:tc>
        <w:tc>
          <w:tcPr>
            <w:tcW w:w="29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0CFEE2" w14:textId="77777777" w:rsidR="006A6F76" w:rsidRPr="003D273E" w:rsidRDefault="006A6F76" w:rsidP="003D273E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3D273E">
              <w:rPr>
                <w:rFonts w:ascii="Times New Roman" w:eastAsia="Times New Roman" w:hAnsi="Times New Roman" w:cs="Times New Roman"/>
                <w:color w:val="000000"/>
              </w:rPr>
              <w:t>Lagenorhynchus_australis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19B18D7" w14:textId="77777777" w:rsidR="006A6F76" w:rsidRPr="003D273E" w:rsidRDefault="006A6F76" w:rsidP="003D273E">
            <w:pPr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614C9F2" w14:textId="77777777" w:rsidR="006A6F76" w:rsidRPr="003D273E" w:rsidRDefault="006A6F76" w:rsidP="003D273E">
            <w:pPr>
              <w:jc w:val="center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6941A97" w14:textId="77777777" w:rsidR="006A6F76" w:rsidRPr="003D273E" w:rsidRDefault="006A6F76" w:rsidP="003D273E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D273E">
              <w:rPr>
                <w:rFonts w:ascii="Times New Roman" w:eastAsia="Times New Roman" w:hAnsi="Times New Roman" w:cs="Times New Roman"/>
                <w:color w:val="000000"/>
              </w:rPr>
              <w:t>x</w:t>
            </w:r>
          </w:p>
        </w:tc>
      </w:tr>
      <w:tr w:rsidR="00044067" w:rsidRPr="003D273E" w14:paraId="4B30C967" w14:textId="77777777" w:rsidTr="00044067">
        <w:trPr>
          <w:trHeight w:val="320"/>
        </w:trPr>
        <w:tc>
          <w:tcPr>
            <w:tcW w:w="27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D03D54" w14:textId="77777777" w:rsidR="006A6F76" w:rsidRPr="003D273E" w:rsidRDefault="006A6F76" w:rsidP="003D273E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3D273E">
              <w:rPr>
                <w:rFonts w:ascii="Times New Roman" w:eastAsia="Times New Roman" w:hAnsi="Times New Roman" w:cs="Times New Roman"/>
                <w:color w:val="000000"/>
              </w:rPr>
              <w:t>NHMUK_1961.6.12.1</w:t>
            </w:r>
          </w:p>
        </w:tc>
        <w:tc>
          <w:tcPr>
            <w:tcW w:w="29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CD8B44" w14:textId="77777777" w:rsidR="006A6F76" w:rsidRPr="003D273E" w:rsidRDefault="006A6F76" w:rsidP="003D273E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3D273E">
              <w:rPr>
                <w:rFonts w:ascii="Times New Roman" w:eastAsia="Times New Roman" w:hAnsi="Times New Roman" w:cs="Times New Roman"/>
                <w:color w:val="000000"/>
              </w:rPr>
              <w:t>Lagenorhynchus_australis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764A20C" w14:textId="77777777" w:rsidR="006A6F76" w:rsidRPr="003D273E" w:rsidRDefault="006A6F76" w:rsidP="003D273E">
            <w:pPr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AA96108" w14:textId="77777777" w:rsidR="006A6F76" w:rsidRPr="003D273E" w:rsidRDefault="006A6F76" w:rsidP="003D273E">
            <w:pPr>
              <w:jc w:val="center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EFC2C00" w14:textId="77777777" w:rsidR="006A6F76" w:rsidRPr="003D273E" w:rsidRDefault="006A6F76" w:rsidP="003D273E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D273E">
              <w:rPr>
                <w:rFonts w:ascii="Times New Roman" w:eastAsia="Times New Roman" w:hAnsi="Times New Roman" w:cs="Times New Roman"/>
                <w:color w:val="000000"/>
              </w:rPr>
              <w:t>x</w:t>
            </w:r>
          </w:p>
        </w:tc>
      </w:tr>
      <w:tr w:rsidR="00044067" w:rsidRPr="003D273E" w14:paraId="4E95009A" w14:textId="77777777" w:rsidTr="00044067">
        <w:trPr>
          <w:trHeight w:val="320"/>
        </w:trPr>
        <w:tc>
          <w:tcPr>
            <w:tcW w:w="27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AB403F" w14:textId="77777777" w:rsidR="006A6F76" w:rsidRPr="003D273E" w:rsidRDefault="006A6F76" w:rsidP="003D273E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3D273E">
              <w:rPr>
                <w:rFonts w:ascii="Times New Roman" w:eastAsia="Times New Roman" w:hAnsi="Times New Roman" w:cs="Times New Roman"/>
                <w:color w:val="000000"/>
              </w:rPr>
              <w:t>NHMUK_1944.11.16.1</w:t>
            </w:r>
          </w:p>
        </w:tc>
        <w:tc>
          <w:tcPr>
            <w:tcW w:w="29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CC83D6" w14:textId="77777777" w:rsidR="006A6F76" w:rsidRPr="003D273E" w:rsidRDefault="006A6F76" w:rsidP="003D273E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3D273E">
              <w:rPr>
                <w:rFonts w:ascii="Times New Roman" w:eastAsia="Times New Roman" w:hAnsi="Times New Roman" w:cs="Times New Roman"/>
                <w:color w:val="000000"/>
              </w:rPr>
              <w:t>Lagenorhynchus_obscurus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5EA5F24" w14:textId="77777777" w:rsidR="006A6F76" w:rsidRPr="003D273E" w:rsidRDefault="006A6F76" w:rsidP="003D273E">
            <w:pPr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B50BCF9" w14:textId="77777777" w:rsidR="006A6F76" w:rsidRPr="003D273E" w:rsidRDefault="006A6F76" w:rsidP="003D273E">
            <w:pPr>
              <w:jc w:val="center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36E6E94" w14:textId="77777777" w:rsidR="006A6F76" w:rsidRPr="003D273E" w:rsidRDefault="006A6F76" w:rsidP="003D273E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D273E">
              <w:rPr>
                <w:rFonts w:ascii="Times New Roman" w:eastAsia="Times New Roman" w:hAnsi="Times New Roman" w:cs="Times New Roman"/>
                <w:color w:val="000000"/>
              </w:rPr>
              <w:t>x</w:t>
            </w:r>
          </w:p>
        </w:tc>
      </w:tr>
      <w:tr w:rsidR="00044067" w:rsidRPr="003D273E" w14:paraId="68EBFEAB" w14:textId="77777777" w:rsidTr="00044067">
        <w:trPr>
          <w:trHeight w:val="320"/>
        </w:trPr>
        <w:tc>
          <w:tcPr>
            <w:tcW w:w="27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44EFCF" w14:textId="77777777" w:rsidR="006A6F76" w:rsidRPr="003D273E" w:rsidRDefault="006A6F76" w:rsidP="003D273E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3D273E">
              <w:rPr>
                <w:rFonts w:ascii="Times New Roman" w:eastAsia="Times New Roman" w:hAnsi="Times New Roman" w:cs="Times New Roman"/>
                <w:color w:val="000000"/>
              </w:rPr>
              <w:t>NHMUK_1944.11.16.2</w:t>
            </w:r>
          </w:p>
        </w:tc>
        <w:tc>
          <w:tcPr>
            <w:tcW w:w="29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B0A634" w14:textId="77777777" w:rsidR="006A6F76" w:rsidRPr="003D273E" w:rsidRDefault="006A6F76" w:rsidP="003D273E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3D273E">
              <w:rPr>
                <w:rFonts w:ascii="Times New Roman" w:eastAsia="Times New Roman" w:hAnsi="Times New Roman" w:cs="Times New Roman"/>
                <w:color w:val="000000"/>
              </w:rPr>
              <w:t>Lagenorhynchus_obscurus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3E4CFBE" w14:textId="77777777" w:rsidR="006A6F76" w:rsidRPr="003D273E" w:rsidRDefault="006A6F76" w:rsidP="003D273E">
            <w:pPr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C025E00" w14:textId="77777777" w:rsidR="006A6F76" w:rsidRPr="003D273E" w:rsidRDefault="006A6F76" w:rsidP="003D273E">
            <w:pPr>
              <w:jc w:val="center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1DD1143" w14:textId="77777777" w:rsidR="006A6F76" w:rsidRPr="003D273E" w:rsidRDefault="006A6F76" w:rsidP="003D273E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D273E">
              <w:rPr>
                <w:rFonts w:ascii="Times New Roman" w:eastAsia="Times New Roman" w:hAnsi="Times New Roman" w:cs="Times New Roman"/>
                <w:color w:val="000000"/>
              </w:rPr>
              <w:t>x</w:t>
            </w:r>
          </w:p>
        </w:tc>
      </w:tr>
      <w:tr w:rsidR="00044067" w:rsidRPr="003D273E" w14:paraId="0CB6AFAA" w14:textId="77777777" w:rsidTr="00044067">
        <w:trPr>
          <w:trHeight w:val="320"/>
        </w:trPr>
        <w:tc>
          <w:tcPr>
            <w:tcW w:w="27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95E354" w14:textId="77777777" w:rsidR="006A6F76" w:rsidRPr="003D273E" w:rsidRDefault="006A6F76" w:rsidP="003D273E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3D273E">
              <w:rPr>
                <w:rFonts w:ascii="Times New Roman" w:eastAsia="Times New Roman" w:hAnsi="Times New Roman" w:cs="Times New Roman"/>
                <w:color w:val="000000"/>
              </w:rPr>
              <w:t>NHMUK_1949.5.30.1</w:t>
            </w:r>
          </w:p>
        </w:tc>
        <w:tc>
          <w:tcPr>
            <w:tcW w:w="29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3ED4FF" w14:textId="77777777" w:rsidR="006A6F76" w:rsidRPr="003D273E" w:rsidRDefault="006A6F76" w:rsidP="003D273E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3D273E">
              <w:rPr>
                <w:rFonts w:ascii="Times New Roman" w:eastAsia="Times New Roman" w:hAnsi="Times New Roman" w:cs="Times New Roman"/>
                <w:color w:val="000000"/>
              </w:rPr>
              <w:t>Lagenorhynchus_obscurus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27E1F6A" w14:textId="77777777" w:rsidR="006A6F76" w:rsidRPr="003D273E" w:rsidRDefault="006A6F76" w:rsidP="003D273E">
            <w:pPr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B880B1C" w14:textId="77777777" w:rsidR="006A6F76" w:rsidRPr="003D273E" w:rsidRDefault="006A6F76" w:rsidP="003D273E">
            <w:pPr>
              <w:jc w:val="center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D1F16B3" w14:textId="77777777" w:rsidR="006A6F76" w:rsidRPr="003D273E" w:rsidRDefault="006A6F76" w:rsidP="003D273E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D273E">
              <w:rPr>
                <w:rFonts w:ascii="Times New Roman" w:eastAsia="Times New Roman" w:hAnsi="Times New Roman" w:cs="Times New Roman"/>
                <w:color w:val="000000"/>
              </w:rPr>
              <w:t>x</w:t>
            </w:r>
          </w:p>
        </w:tc>
      </w:tr>
      <w:tr w:rsidR="00044067" w:rsidRPr="003D273E" w14:paraId="470421CF" w14:textId="77777777" w:rsidTr="00044067">
        <w:trPr>
          <w:trHeight w:val="320"/>
        </w:trPr>
        <w:tc>
          <w:tcPr>
            <w:tcW w:w="27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7DD00B" w14:textId="77777777" w:rsidR="006A6F76" w:rsidRPr="003D273E" w:rsidRDefault="006A6F76" w:rsidP="003D273E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3D273E">
              <w:rPr>
                <w:rFonts w:ascii="Times New Roman" w:eastAsia="Times New Roman" w:hAnsi="Times New Roman" w:cs="Times New Roman"/>
                <w:color w:val="000000"/>
              </w:rPr>
              <w:t>NHMUK_1922.6.22.1</w:t>
            </w:r>
          </w:p>
        </w:tc>
        <w:tc>
          <w:tcPr>
            <w:tcW w:w="29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A3142F" w14:textId="77777777" w:rsidR="006A6F76" w:rsidRPr="003D273E" w:rsidRDefault="006A6F76" w:rsidP="003D273E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3D273E">
              <w:rPr>
                <w:rFonts w:ascii="Times New Roman" w:eastAsia="Times New Roman" w:hAnsi="Times New Roman" w:cs="Times New Roman"/>
                <w:color w:val="000000"/>
              </w:rPr>
              <w:t>Lipotes_vexillifer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B4A0EE9" w14:textId="77777777" w:rsidR="006A6F76" w:rsidRPr="003D273E" w:rsidRDefault="006A6F76" w:rsidP="003D273E">
            <w:pPr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32AF78E" w14:textId="77777777" w:rsidR="006A6F76" w:rsidRPr="003D273E" w:rsidRDefault="006A6F76" w:rsidP="003D273E">
            <w:pPr>
              <w:jc w:val="center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267E68A" w14:textId="77777777" w:rsidR="006A6F76" w:rsidRPr="003D273E" w:rsidRDefault="006A6F76" w:rsidP="003D273E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D273E">
              <w:rPr>
                <w:rFonts w:ascii="Times New Roman" w:eastAsia="Times New Roman" w:hAnsi="Times New Roman" w:cs="Times New Roman"/>
                <w:color w:val="000000"/>
              </w:rPr>
              <w:t>x</w:t>
            </w:r>
          </w:p>
        </w:tc>
      </w:tr>
      <w:tr w:rsidR="00044067" w:rsidRPr="003D273E" w14:paraId="16CBE9C0" w14:textId="77777777" w:rsidTr="00044067">
        <w:trPr>
          <w:trHeight w:val="320"/>
        </w:trPr>
        <w:tc>
          <w:tcPr>
            <w:tcW w:w="27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91EEB3" w14:textId="77777777" w:rsidR="006A6F76" w:rsidRPr="003D273E" w:rsidRDefault="006A6F76" w:rsidP="003D273E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3D273E">
              <w:rPr>
                <w:rFonts w:ascii="Times New Roman" w:eastAsia="Times New Roman" w:hAnsi="Times New Roman" w:cs="Times New Roman"/>
                <w:color w:val="000000"/>
              </w:rPr>
              <w:t>NHMUK_1908.2.28.1</w:t>
            </w:r>
          </w:p>
        </w:tc>
        <w:tc>
          <w:tcPr>
            <w:tcW w:w="29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7EFD1A" w14:textId="77777777" w:rsidR="006A6F76" w:rsidRPr="003D273E" w:rsidRDefault="006A6F76" w:rsidP="003D273E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3D273E">
              <w:rPr>
                <w:rFonts w:ascii="Times New Roman" w:eastAsia="Times New Roman" w:hAnsi="Times New Roman" w:cs="Times New Roman"/>
                <w:color w:val="000000"/>
              </w:rPr>
              <w:t>Mesoplodon_bidens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BC0B180" w14:textId="77777777" w:rsidR="006A6F76" w:rsidRPr="003D273E" w:rsidRDefault="006A6F76" w:rsidP="003D273E">
            <w:pPr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A665A6F" w14:textId="77777777" w:rsidR="006A6F76" w:rsidRPr="003D273E" w:rsidRDefault="006A6F76" w:rsidP="003D273E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D273E">
              <w:rPr>
                <w:rFonts w:ascii="Times New Roman" w:eastAsia="Times New Roman" w:hAnsi="Times New Roman" w:cs="Times New Roman"/>
                <w:color w:val="000000"/>
              </w:rPr>
              <w:t>x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3A8337B" w14:textId="77777777" w:rsidR="006A6F76" w:rsidRPr="003D273E" w:rsidRDefault="006A6F76" w:rsidP="003D273E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</w:tr>
      <w:tr w:rsidR="00044067" w:rsidRPr="003D273E" w14:paraId="14008F31" w14:textId="77777777" w:rsidTr="00044067">
        <w:trPr>
          <w:trHeight w:val="320"/>
        </w:trPr>
        <w:tc>
          <w:tcPr>
            <w:tcW w:w="27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D32C2A" w14:textId="77777777" w:rsidR="006A6F76" w:rsidRPr="003D273E" w:rsidRDefault="006A6F76" w:rsidP="003D273E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3D273E">
              <w:rPr>
                <w:rFonts w:ascii="Times New Roman" w:eastAsia="Times New Roman" w:hAnsi="Times New Roman" w:cs="Times New Roman"/>
                <w:color w:val="000000"/>
              </w:rPr>
              <w:t>NHMUK_1920.12.20.1</w:t>
            </w:r>
          </w:p>
        </w:tc>
        <w:tc>
          <w:tcPr>
            <w:tcW w:w="29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5210AF" w14:textId="77777777" w:rsidR="006A6F76" w:rsidRPr="003D273E" w:rsidRDefault="006A6F76" w:rsidP="003D273E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3D273E">
              <w:rPr>
                <w:rFonts w:ascii="Times New Roman" w:eastAsia="Times New Roman" w:hAnsi="Times New Roman" w:cs="Times New Roman"/>
                <w:color w:val="000000"/>
              </w:rPr>
              <w:t>Mesoplodon_bidens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6570A14" w14:textId="77777777" w:rsidR="006A6F76" w:rsidRPr="003D273E" w:rsidRDefault="006A6F76" w:rsidP="003D273E">
            <w:pPr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42A6887" w14:textId="77777777" w:rsidR="006A6F76" w:rsidRPr="003D273E" w:rsidRDefault="006A6F76" w:rsidP="003D273E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D273E">
              <w:rPr>
                <w:rFonts w:ascii="Times New Roman" w:eastAsia="Times New Roman" w:hAnsi="Times New Roman" w:cs="Times New Roman"/>
                <w:color w:val="000000"/>
              </w:rPr>
              <w:t>x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9F8AC8E" w14:textId="77777777" w:rsidR="006A6F76" w:rsidRPr="003D273E" w:rsidRDefault="006A6F76" w:rsidP="003D273E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</w:tr>
      <w:tr w:rsidR="00044067" w:rsidRPr="003D273E" w14:paraId="6F51AABE" w14:textId="77777777" w:rsidTr="00044067">
        <w:trPr>
          <w:trHeight w:val="320"/>
        </w:trPr>
        <w:tc>
          <w:tcPr>
            <w:tcW w:w="27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8208D7" w14:textId="77777777" w:rsidR="006A6F76" w:rsidRPr="003D273E" w:rsidRDefault="006A6F76" w:rsidP="003D273E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3D273E">
              <w:rPr>
                <w:rFonts w:ascii="Times New Roman" w:eastAsia="Times New Roman" w:hAnsi="Times New Roman" w:cs="Times New Roman"/>
                <w:color w:val="000000"/>
              </w:rPr>
              <w:t>NHMUK_SW.1964.6.3.7</w:t>
            </w:r>
          </w:p>
        </w:tc>
        <w:tc>
          <w:tcPr>
            <w:tcW w:w="29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9A093B" w14:textId="77777777" w:rsidR="006A6F76" w:rsidRPr="003D273E" w:rsidRDefault="006A6F76" w:rsidP="003D273E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3D273E">
              <w:rPr>
                <w:rFonts w:ascii="Times New Roman" w:eastAsia="Times New Roman" w:hAnsi="Times New Roman" w:cs="Times New Roman"/>
                <w:color w:val="000000"/>
              </w:rPr>
              <w:t>Mesoplodon_bidens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F60F048" w14:textId="77777777" w:rsidR="006A6F76" w:rsidRPr="003D273E" w:rsidRDefault="006A6F76" w:rsidP="003D273E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D273E">
              <w:rPr>
                <w:rFonts w:ascii="Times New Roman" w:eastAsia="Times New Roman" w:hAnsi="Times New Roman" w:cs="Times New Roman"/>
                <w:color w:val="000000"/>
              </w:rPr>
              <w:t>x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4EEB772" w14:textId="77777777" w:rsidR="006A6F76" w:rsidRPr="003D273E" w:rsidRDefault="006A6F76" w:rsidP="003D273E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5008095" w14:textId="77777777" w:rsidR="006A6F76" w:rsidRPr="003D273E" w:rsidRDefault="006A6F76" w:rsidP="003D273E">
            <w:pPr>
              <w:jc w:val="center"/>
              <w:rPr>
                <w:rFonts w:ascii="Times New Roman" w:eastAsia="Times New Roman" w:hAnsi="Times New Roman" w:cs="Times New Roman"/>
              </w:rPr>
            </w:pPr>
          </w:p>
        </w:tc>
      </w:tr>
      <w:tr w:rsidR="00044067" w:rsidRPr="003D273E" w14:paraId="44231631" w14:textId="77777777" w:rsidTr="00044067">
        <w:trPr>
          <w:trHeight w:val="320"/>
        </w:trPr>
        <w:tc>
          <w:tcPr>
            <w:tcW w:w="27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103A54" w14:textId="77777777" w:rsidR="006A6F76" w:rsidRPr="003D273E" w:rsidRDefault="006A6F76" w:rsidP="003D273E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3D273E">
              <w:rPr>
                <w:rFonts w:ascii="Times New Roman" w:eastAsia="Times New Roman" w:hAnsi="Times New Roman" w:cs="Times New Roman"/>
                <w:color w:val="000000"/>
              </w:rPr>
              <w:lastRenderedPageBreak/>
              <w:t>NHMUK_1949.8.19.1</w:t>
            </w:r>
          </w:p>
        </w:tc>
        <w:tc>
          <w:tcPr>
            <w:tcW w:w="29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9A735F" w14:textId="77777777" w:rsidR="006A6F76" w:rsidRPr="003D273E" w:rsidRDefault="006A6F76" w:rsidP="003D273E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3D273E">
              <w:rPr>
                <w:rFonts w:ascii="Times New Roman" w:eastAsia="Times New Roman" w:hAnsi="Times New Roman" w:cs="Times New Roman"/>
                <w:color w:val="000000"/>
              </w:rPr>
              <w:t>Mesoplodon_hectori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848C898" w14:textId="77777777" w:rsidR="006A6F76" w:rsidRPr="003D273E" w:rsidRDefault="006A6F76" w:rsidP="003D273E">
            <w:pPr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B445B31" w14:textId="77777777" w:rsidR="006A6F76" w:rsidRPr="003D273E" w:rsidRDefault="006A6F76" w:rsidP="003D273E">
            <w:pPr>
              <w:jc w:val="center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86B36D2" w14:textId="77777777" w:rsidR="006A6F76" w:rsidRPr="003D273E" w:rsidRDefault="006A6F76" w:rsidP="003D273E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D273E">
              <w:rPr>
                <w:rFonts w:ascii="Times New Roman" w:eastAsia="Times New Roman" w:hAnsi="Times New Roman" w:cs="Times New Roman"/>
                <w:color w:val="000000"/>
              </w:rPr>
              <w:t>x</w:t>
            </w:r>
          </w:p>
        </w:tc>
      </w:tr>
      <w:tr w:rsidR="00044067" w:rsidRPr="003D273E" w14:paraId="490FDCD7" w14:textId="77777777" w:rsidTr="00044067">
        <w:trPr>
          <w:trHeight w:val="320"/>
        </w:trPr>
        <w:tc>
          <w:tcPr>
            <w:tcW w:w="27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17320A" w14:textId="77777777" w:rsidR="006A6F76" w:rsidRPr="003D273E" w:rsidRDefault="006A6F76" w:rsidP="003D273E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3D273E">
              <w:rPr>
                <w:rFonts w:ascii="Times New Roman" w:eastAsia="Times New Roman" w:hAnsi="Times New Roman" w:cs="Times New Roman"/>
                <w:color w:val="000000"/>
              </w:rPr>
              <w:t>NHMUK_1937.10.30.2</w:t>
            </w:r>
          </w:p>
        </w:tc>
        <w:tc>
          <w:tcPr>
            <w:tcW w:w="29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E7741D" w14:textId="77777777" w:rsidR="006A6F76" w:rsidRPr="003D273E" w:rsidRDefault="006A6F76" w:rsidP="003D273E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3D273E">
              <w:rPr>
                <w:rFonts w:ascii="Times New Roman" w:eastAsia="Times New Roman" w:hAnsi="Times New Roman" w:cs="Times New Roman"/>
                <w:color w:val="000000"/>
              </w:rPr>
              <w:t>Monodon_monoceros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75E4523" w14:textId="77777777" w:rsidR="006A6F76" w:rsidRPr="003D273E" w:rsidRDefault="006A6F76" w:rsidP="003D273E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D273E">
              <w:rPr>
                <w:rFonts w:ascii="Times New Roman" w:eastAsia="Times New Roman" w:hAnsi="Times New Roman" w:cs="Times New Roman"/>
                <w:color w:val="000000"/>
              </w:rPr>
              <w:t>x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68F504B" w14:textId="77777777" w:rsidR="006A6F76" w:rsidRPr="003D273E" w:rsidRDefault="006A6F76" w:rsidP="003D273E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3081B65" w14:textId="77777777" w:rsidR="006A6F76" w:rsidRPr="003D273E" w:rsidRDefault="006A6F76" w:rsidP="003D273E">
            <w:pPr>
              <w:jc w:val="center"/>
              <w:rPr>
                <w:rFonts w:ascii="Times New Roman" w:eastAsia="Times New Roman" w:hAnsi="Times New Roman" w:cs="Times New Roman"/>
              </w:rPr>
            </w:pPr>
          </w:p>
        </w:tc>
      </w:tr>
      <w:tr w:rsidR="00044067" w:rsidRPr="003D273E" w14:paraId="3933157B" w14:textId="77777777" w:rsidTr="00044067">
        <w:trPr>
          <w:trHeight w:val="320"/>
        </w:trPr>
        <w:tc>
          <w:tcPr>
            <w:tcW w:w="27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97F435" w14:textId="77777777" w:rsidR="006A6F76" w:rsidRPr="003D273E" w:rsidRDefault="006A6F76" w:rsidP="003D273E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3D273E">
              <w:rPr>
                <w:rFonts w:ascii="Times New Roman" w:eastAsia="Times New Roman" w:hAnsi="Times New Roman" w:cs="Times New Roman"/>
                <w:color w:val="000000"/>
              </w:rPr>
              <w:t>NHMUK_1885.2.20.1</w:t>
            </w:r>
          </w:p>
        </w:tc>
        <w:tc>
          <w:tcPr>
            <w:tcW w:w="29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804F66" w14:textId="77777777" w:rsidR="006A6F76" w:rsidRPr="003D273E" w:rsidRDefault="006A6F76" w:rsidP="003D273E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3D273E">
              <w:rPr>
                <w:rFonts w:ascii="Times New Roman" w:eastAsia="Times New Roman" w:hAnsi="Times New Roman" w:cs="Times New Roman"/>
                <w:color w:val="000000"/>
              </w:rPr>
              <w:t>Monodon_monoceros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572D419" w14:textId="77777777" w:rsidR="006A6F76" w:rsidRPr="003D273E" w:rsidRDefault="006A6F76" w:rsidP="003D273E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D273E">
              <w:rPr>
                <w:rFonts w:ascii="Times New Roman" w:eastAsia="Times New Roman" w:hAnsi="Times New Roman" w:cs="Times New Roman"/>
                <w:color w:val="000000"/>
              </w:rPr>
              <w:t>x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13F926F" w14:textId="77777777" w:rsidR="006A6F76" w:rsidRPr="003D273E" w:rsidRDefault="006A6F76" w:rsidP="003D273E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EE16D83" w14:textId="77777777" w:rsidR="006A6F76" w:rsidRPr="003D273E" w:rsidRDefault="006A6F76" w:rsidP="003D273E">
            <w:pPr>
              <w:jc w:val="center"/>
              <w:rPr>
                <w:rFonts w:ascii="Times New Roman" w:eastAsia="Times New Roman" w:hAnsi="Times New Roman" w:cs="Times New Roman"/>
              </w:rPr>
            </w:pPr>
          </w:p>
        </w:tc>
      </w:tr>
      <w:tr w:rsidR="00044067" w:rsidRPr="003D273E" w14:paraId="45FE395A" w14:textId="77777777" w:rsidTr="00044067">
        <w:trPr>
          <w:trHeight w:val="320"/>
        </w:trPr>
        <w:tc>
          <w:tcPr>
            <w:tcW w:w="27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CBCFD2" w14:textId="77777777" w:rsidR="006A6F76" w:rsidRPr="003D273E" w:rsidRDefault="006A6F76" w:rsidP="003D273E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3D273E">
              <w:rPr>
                <w:rFonts w:ascii="Times New Roman" w:eastAsia="Times New Roman" w:hAnsi="Times New Roman" w:cs="Times New Roman"/>
                <w:color w:val="000000"/>
              </w:rPr>
              <w:t>NHMUK_1937.10.30.1</w:t>
            </w:r>
          </w:p>
        </w:tc>
        <w:tc>
          <w:tcPr>
            <w:tcW w:w="29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F097B5" w14:textId="77777777" w:rsidR="006A6F76" w:rsidRPr="003D273E" w:rsidRDefault="006A6F76" w:rsidP="003D273E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3D273E">
              <w:rPr>
                <w:rFonts w:ascii="Times New Roman" w:eastAsia="Times New Roman" w:hAnsi="Times New Roman" w:cs="Times New Roman"/>
                <w:color w:val="000000"/>
              </w:rPr>
              <w:t>Monodon_monoceros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8F8F4AA" w14:textId="77777777" w:rsidR="006A6F76" w:rsidRPr="003D273E" w:rsidRDefault="006A6F76" w:rsidP="003D273E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D273E">
              <w:rPr>
                <w:rFonts w:ascii="Times New Roman" w:eastAsia="Times New Roman" w:hAnsi="Times New Roman" w:cs="Times New Roman"/>
                <w:color w:val="000000"/>
              </w:rPr>
              <w:t>x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1CEE58A" w14:textId="77777777" w:rsidR="006A6F76" w:rsidRPr="003D273E" w:rsidRDefault="006A6F76" w:rsidP="003D273E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948B96D" w14:textId="77777777" w:rsidR="006A6F76" w:rsidRPr="003D273E" w:rsidRDefault="006A6F76" w:rsidP="003D273E">
            <w:pPr>
              <w:jc w:val="center"/>
              <w:rPr>
                <w:rFonts w:ascii="Times New Roman" w:eastAsia="Times New Roman" w:hAnsi="Times New Roman" w:cs="Times New Roman"/>
              </w:rPr>
            </w:pPr>
          </w:p>
        </w:tc>
      </w:tr>
      <w:tr w:rsidR="00044067" w:rsidRPr="003D273E" w14:paraId="2DDA3E60" w14:textId="77777777" w:rsidTr="00044067">
        <w:trPr>
          <w:trHeight w:val="320"/>
        </w:trPr>
        <w:tc>
          <w:tcPr>
            <w:tcW w:w="27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EB18B9" w14:textId="77777777" w:rsidR="006A6F76" w:rsidRPr="003D273E" w:rsidRDefault="006A6F76" w:rsidP="003D273E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3D273E">
              <w:rPr>
                <w:rFonts w:ascii="Times New Roman" w:eastAsia="Times New Roman" w:hAnsi="Times New Roman" w:cs="Times New Roman"/>
                <w:color w:val="000000"/>
              </w:rPr>
              <w:t>NHMUK_1949.11.2.1</w:t>
            </w:r>
          </w:p>
        </w:tc>
        <w:tc>
          <w:tcPr>
            <w:tcW w:w="29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2041AF" w14:textId="77777777" w:rsidR="006A6F76" w:rsidRPr="003D273E" w:rsidRDefault="006A6F76" w:rsidP="003D273E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3D273E">
              <w:rPr>
                <w:rFonts w:ascii="Times New Roman" w:eastAsia="Times New Roman" w:hAnsi="Times New Roman" w:cs="Times New Roman"/>
                <w:color w:val="000000"/>
              </w:rPr>
              <w:t>Monodon_monoceros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2848D33" w14:textId="77777777" w:rsidR="006A6F76" w:rsidRPr="003D273E" w:rsidRDefault="006A6F76" w:rsidP="003D273E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D273E">
              <w:rPr>
                <w:rFonts w:ascii="Times New Roman" w:eastAsia="Times New Roman" w:hAnsi="Times New Roman" w:cs="Times New Roman"/>
                <w:color w:val="000000"/>
              </w:rPr>
              <w:t>x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229A0F8" w14:textId="77777777" w:rsidR="006A6F76" w:rsidRPr="003D273E" w:rsidRDefault="006A6F76" w:rsidP="003D273E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210E97E" w14:textId="77777777" w:rsidR="006A6F76" w:rsidRPr="003D273E" w:rsidRDefault="006A6F76" w:rsidP="003D273E">
            <w:pPr>
              <w:jc w:val="center"/>
              <w:rPr>
                <w:rFonts w:ascii="Times New Roman" w:eastAsia="Times New Roman" w:hAnsi="Times New Roman" w:cs="Times New Roman"/>
              </w:rPr>
            </w:pPr>
          </w:p>
        </w:tc>
      </w:tr>
      <w:tr w:rsidR="00044067" w:rsidRPr="003D273E" w14:paraId="7CCE3D44" w14:textId="77777777" w:rsidTr="00044067">
        <w:trPr>
          <w:trHeight w:val="320"/>
        </w:trPr>
        <w:tc>
          <w:tcPr>
            <w:tcW w:w="27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97AAD0" w14:textId="77777777" w:rsidR="006A6F76" w:rsidRPr="003D273E" w:rsidRDefault="006A6F76" w:rsidP="003D273E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3D273E">
              <w:rPr>
                <w:rFonts w:ascii="Times New Roman" w:eastAsia="Times New Roman" w:hAnsi="Times New Roman" w:cs="Times New Roman"/>
                <w:color w:val="000000"/>
              </w:rPr>
              <w:t>NHMUK_1889.8.6.1</w:t>
            </w:r>
          </w:p>
        </w:tc>
        <w:tc>
          <w:tcPr>
            <w:tcW w:w="29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80C168" w14:textId="77777777" w:rsidR="006A6F76" w:rsidRPr="003D273E" w:rsidRDefault="006A6F76" w:rsidP="003D273E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3D273E">
              <w:rPr>
                <w:rFonts w:ascii="Times New Roman" w:eastAsia="Times New Roman" w:hAnsi="Times New Roman" w:cs="Times New Roman"/>
                <w:color w:val="000000"/>
              </w:rPr>
              <w:t>Neophocaena_phocaenoides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F889670" w14:textId="77777777" w:rsidR="006A6F76" w:rsidRPr="003D273E" w:rsidRDefault="006A6F76" w:rsidP="003D273E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D273E">
              <w:rPr>
                <w:rFonts w:ascii="Times New Roman" w:eastAsia="Times New Roman" w:hAnsi="Times New Roman" w:cs="Times New Roman"/>
                <w:color w:val="000000"/>
              </w:rPr>
              <w:t>x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600107E" w14:textId="77777777" w:rsidR="006A6F76" w:rsidRPr="003D273E" w:rsidRDefault="006A6F76" w:rsidP="003D273E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B858863" w14:textId="77777777" w:rsidR="006A6F76" w:rsidRPr="003D273E" w:rsidRDefault="006A6F76" w:rsidP="003D273E">
            <w:pPr>
              <w:jc w:val="center"/>
              <w:rPr>
                <w:rFonts w:ascii="Times New Roman" w:eastAsia="Times New Roman" w:hAnsi="Times New Roman" w:cs="Times New Roman"/>
              </w:rPr>
            </w:pPr>
          </w:p>
        </w:tc>
      </w:tr>
      <w:tr w:rsidR="00044067" w:rsidRPr="003D273E" w14:paraId="08E202BE" w14:textId="77777777" w:rsidTr="00044067">
        <w:trPr>
          <w:trHeight w:val="320"/>
        </w:trPr>
        <w:tc>
          <w:tcPr>
            <w:tcW w:w="27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114AEC" w14:textId="77777777" w:rsidR="006A6F76" w:rsidRPr="003D273E" w:rsidRDefault="006A6F76" w:rsidP="003D273E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3D273E">
              <w:rPr>
                <w:rFonts w:ascii="Times New Roman" w:eastAsia="Times New Roman" w:hAnsi="Times New Roman" w:cs="Times New Roman"/>
                <w:color w:val="000000"/>
              </w:rPr>
              <w:t>NHMUK_1902.6.10.65</w:t>
            </w:r>
          </w:p>
        </w:tc>
        <w:tc>
          <w:tcPr>
            <w:tcW w:w="29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7404E5" w14:textId="77777777" w:rsidR="006A6F76" w:rsidRPr="003D273E" w:rsidRDefault="006A6F76" w:rsidP="003D273E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3D273E">
              <w:rPr>
                <w:rFonts w:ascii="Times New Roman" w:eastAsia="Times New Roman" w:hAnsi="Times New Roman" w:cs="Times New Roman"/>
                <w:color w:val="000000"/>
              </w:rPr>
              <w:t>Neophocaena_phocaenoides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EEC91C4" w14:textId="77777777" w:rsidR="006A6F76" w:rsidRPr="003D273E" w:rsidRDefault="006A6F76" w:rsidP="003D273E">
            <w:pPr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4A0FE79" w14:textId="77777777" w:rsidR="006A6F76" w:rsidRPr="003D273E" w:rsidRDefault="006A6F76" w:rsidP="003D273E">
            <w:pPr>
              <w:jc w:val="center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F4F1B95" w14:textId="77777777" w:rsidR="006A6F76" w:rsidRPr="003D273E" w:rsidRDefault="006A6F76" w:rsidP="003D273E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D273E">
              <w:rPr>
                <w:rFonts w:ascii="Times New Roman" w:eastAsia="Times New Roman" w:hAnsi="Times New Roman" w:cs="Times New Roman"/>
                <w:color w:val="000000"/>
              </w:rPr>
              <w:t>x</w:t>
            </w:r>
          </w:p>
        </w:tc>
      </w:tr>
      <w:tr w:rsidR="00044067" w:rsidRPr="003D273E" w14:paraId="3984085C" w14:textId="77777777" w:rsidTr="00044067">
        <w:trPr>
          <w:trHeight w:val="320"/>
        </w:trPr>
        <w:tc>
          <w:tcPr>
            <w:tcW w:w="27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8FDDCE" w14:textId="77777777" w:rsidR="006A6F76" w:rsidRPr="003D273E" w:rsidRDefault="006A6F76" w:rsidP="003D273E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3D273E">
              <w:rPr>
                <w:rFonts w:ascii="Times New Roman" w:eastAsia="Times New Roman" w:hAnsi="Times New Roman" w:cs="Times New Roman"/>
                <w:color w:val="000000"/>
              </w:rPr>
              <w:t>NHMUK_1903.9.12.3</w:t>
            </w:r>
          </w:p>
        </w:tc>
        <w:tc>
          <w:tcPr>
            <w:tcW w:w="29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3D1D2C" w14:textId="77777777" w:rsidR="006A6F76" w:rsidRPr="003D273E" w:rsidRDefault="006A6F76" w:rsidP="003D273E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3D273E">
              <w:rPr>
                <w:rFonts w:ascii="Times New Roman" w:eastAsia="Times New Roman" w:hAnsi="Times New Roman" w:cs="Times New Roman"/>
                <w:color w:val="000000"/>
              </w:rPr>
              <w:t>Neophocaena_phocaenoides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E950C0F" w14:textId="77777777" w:rsidR="006A6F76" w:rsidRPr="003D273E" w:rsidRDefault="006A6F76" w:rsidP="003D273E">
            <w:pPr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6FC6495" w14:textId="77777777" w:rsidR="006A6F76" w:rsidRPr="003D273E" w:rsidRDefault="006A6F76" w:rsidP="003D273E">
            <w:pPr>
              <w:jc w:val="center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BAB6665" w14:textId="77777777" w:rsidR="006A6F76" w:rsidRPr="003D273E" w:rsidRDefault="006A6F76" w:rsidP="003D273E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D273E">
              <w:rPr>
                <w:rFonts w:ascii="Times New Roman" w:eastAsia="Times New Roman" w:hAnsi="Times New Roman" w:cs="Times New Roman"/>
                <w:color w:val="000000"/>
              </w:rPr>
              <w:t>x</w:t>
            </w:r>
          </w:p>
        </w:tc>
      </w:tr>
      <w:tr w:rsidR="00044067" w:rsidRPr="003D273E" w14:paraId="67DB34F0" w14:textId="77777777" w:rsidTr="00044067">
        <w:trPr>
          <w:trHeight w:val="320"/>
        </w:trPr>
        <w:tc>
          <w:tcPr>
            <w:tcW w:w="27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4178D5" w14:textId="77777777" w:rsidR="006A6F76" w:rsidRPr="003D273E" w:rsidRDefault="006A6F76" w:rsidP="003D273E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3D273E">
              <w:rPr>
                <w:rFonts w:ascii="Times New Roman" w:eastAsia="Times New Roman" w:hAnsi="Times New Roman" w:cs="Times New Roman"/>
                <w:color w:val="000000"/>
              </w:rPr>
              <w:t>NHMUK_1950.9.19.1</w:t>
            </w:r>
          </w:p>
        </w:tc>
        <w:tc>
          <w:tcPr>
            <w:tcW w:w="29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C53AD3" w14:textId="77777777" w:rsidR="006A6F76" w:rsidRPr="003D273E" w:rsidRDefault="006A6F76" w:rsidP="003D273E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3D273E">
              <w:rPr>
                <w:rFonts w:ascii="Times New Roman" w:eastAsia="Times New Roman" w:hAnsi="Times New Roman" w:cs="Times New Roman"/>
                <w:color w:val="000000"/>
              </w:rPr>
              <w:t>Phocoena_phocoena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C6E9A60" w14:textId="77777777" w:rsidR="006A6F76" w:rsidRPr="003D273E" w:rsidRDefault="006A6F76" w:rsidP="003D273E">
            <w:pPr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A253A1A" w14:textId="77777777" w:rsidR="006A6F76" w:rsidRPr="003D273E" w:rsidRDefault="006A6F76" w:rsidP="003D273E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D273E">
              <w:rPr>
                <w:rFonts w:ascii="Times New Roman" w:eastAsia="Times New Roman" w:hAnsi="Times New Roman" w:cs="Times New Roman"/>
                <w:color w:val="000000"/>
              </w:rPr>
              <w:t>x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132E07F" w14:textId="77777777" w:rsidR="006A6F76" w:rsidRPr="003D273E" w:rsidRDefault="006A6F76" w:rsidP="003D273E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</w:tr>
      <w:tr w:rsidR="00044067" w:rsidRPr="003D273E" w14:paraId="4C9EFEC9" w14:textId="77777777" w:rsidTr="00044067">
        <w:trPr>
          <w:trHeight w:val="320"/>
        </w:trPr>
        <w:tc>
          <w:tcPr>
            <w:tcW w:w="27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8ABBFE" w14:textId="77777777" w:rsidR="006A6F76" w:rsidRPr="003D273E" w:rsidRDefault="006A6F76" w:rsidP="003D273E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3D273E">
              <w:rPr>
                <w:rFonts w:ascii="Times New Roman" w:eastAsia="Times New Roman" w:hAnsi="Times New Roman" w:cs="Times New Roman"/>
                <w:color w:val="000000"/>
              </w:rPr>
              <w:t>NHMUK_SW.1928.49</w:t>
            </w:r>
          </w:p>
        </w:tc>
        <w:tc>
          <w:tcPr>
            <w:tcW w:w="29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5AF32F" w14:textId="77777777" w:rsidR="006A6F76" w:rsidRPr="003D273E" w:rsidRDefault="006A6F76" w:rsidP="003D273E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3D273E">
              <w:rPr>
                <w:rFonts w:ascii="Times New Roman" w:eastAsia="Times New Roman" w:hAnsi="Times New Roman" w:cs="Times New Roman"/>
                <w:color w:val="000000"/>
              </w:rPr>
              <w:t>Phocoena_phocoena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4305235" w14:textId="77777777" w:rsidR="006A6F76" w:rsidRPr="003D273E" w:rsidRDefault="006A6F76" w:rsidP="003D273E">
            <w:pPr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CCE5F98" w14:textId="77777777" w:rsidR="006A6F76" w:rsidRPr="003D273E" w:rsidRDefault="006A6F76" w:rsidP="003D273E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D273E">
              <w:rPr>
                <w:rFonts w:ascii="Times New Roman" w:eastAsia="Times New Roman" w:hAnsi="Times New Roman" w:cs="Times New Roman"/>
                <w:color w:val="000000"/>
              </w:rPr>
              <w:t>x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43627BB" w14:textId="77777777" w:rsidR="006A6F76" w:rsidRPr="003D273E" w:rsidRDefault="006A6F76" w:rsidP="003D273E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</w:tr>
      <w:tr w:rsidR="00044067" w:rsidRPr="003D273E" w14:paraId="5401DCDE" w14:textId="77777777" w:rsidTr="00044067">
        <w:trPr>
          <w:trHeight w:val="320"/>
        </w:trPr>
        <w:tc>
          <w:tcPr>
            <w:tcW w:w="27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A1344C" w14:textId="77777777" w:rsidR="006A6F76" w:rsidRPr="003D273E" w:rsidRDefault="006A6F76" w:rsidP="003D273E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3D273E">
              <w:rPr>
                <w:rFonts w:ascii="Times New Roman" w:eastAsia="Times New Roman" w:hAnsi="Times New Roman" w:cs="Times New Roman"/>
                <w:color w:val="000000"/>
              </w:rPr>
              <w:t>NHMUK_SW.1928.49</w:t>
            </w:r>
          </w:p>
        </w:tc>
        <w:tc>
          <w:tcPr>
            <w:tcW w:w="29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6001D4" w14:textId="77777777" w:rsidR="006A6F76" w:rsidRPr="003D273E" w:rsidRDefault="006A6F76" w:rsidP="003D273E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3D273E">
              <w:rPr>
                <w:rFonts w:ascii="Times New Roman" w:eastAsia="Times New Roman" w:hAnsi="Times New Roman" w:cs="Times New Roman"/>
                <w:color w:val="000000"/>
              </w:rPr>
              <w:t>Phocoena_phocoena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F330107" w14:textId="77777777" w:rsidR="006A6F76" w:rsidRPr="003D273E" w:rsidRDefault="006A6F76" w:rsidP="003D273E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D273E">
              <w:rPr>
                <w:rFonts w:ascii="Times New Roman" w:eastAsia="Times New Roman" w:hAnsi="Times New Roman" w:cs="Times New Roman"/>
                <w:color w:val="000000"/>
              </w:rPr>
              <w:t>x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2BB294E" w14:textId="77777777" w:rsidR="006A6F76" w:rsidRPr="003D273E" w:rsidRDefault="006A6F76" w:rsidP="003D273E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12C8547" w14:textId="77777777" w:rsidR="006A6F76" w:rsidRPr="003D273E" w:rsidRDefault="006A6F76" w:rsidP="003D273E">
            <w:pPr>
              <w:jc w:val="center"/>
              <w:rPr>
                <w:rFonts w:ascii="Times New Roman" w:eastAsia="Times New Roman" w:hAnsi="Times New Roman" w:cs="Times New Roman"/>
              </w:rPr>
            </w:pPr>
          </w:p>
        </w:tc>
      </w:tr>
      <w:tr w:rsidR="00044067" w:rsidRPr="003D273E" w14:paraId="6BDAB651" w14:textId="77777777" w:rsidTr="00044067">
        <w:trPr>
          <w:trHeight w:val="320"/>
        </w:trPr>
        <w:tc>
          <w:tcPr>
            <w:tcW w:w="27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831606" w14:textId="77777777" w:rsidR="006A6F76" w:rsidRPr="003D273E" w:rsidRDefault="006A6F76" w:rsidP="003D273E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3D273E">
              <w:rPr>
                <w:rFonts w:ascii="Times New Roman" w:eastAsia="Times New Roman" w:hAnsi="Times New Roman" w:cs="Times New Roman"/>
                <w:color w:val="000000"/>
              </w:rPr>
              <w:t>NHMUK_SW.1933.50</w:t>
            </w:r>
          </w:p>
        </w:tc>
        <w:tc>
          <w:tcPr>
            <w:tcW w:w="29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F0DB2A" w14:textId="77777777" w:rsidR="006A6F76" w:rsidRPr="003D273E" w:rsidRDefault="006A6F76" w:rsidP="003D273E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3D273E">
              <w:rPr>
                <w:rFonts w:ascii="Times New Roman" w:eastAsia="Times New Roman" w:hAnsi="Times New Roman" w:cs="Times New Roman"/>
                <w:color w:val="000000"/>
              </w:rPr>
              <w:t>Phocoena_phocoena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C14C52F" w14:textId="77777777" w:rsidR="006A6F76" w:rsidRPr="003D273E" w:rsidRDefault="006A6F76" w:rsidP="003D273E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D273E">
              <w:rPr>
                <w:rFonts w:ascii="Times New Roman" w:eastAsia="Times New Roman" w:hAnsi="Times New Roman" w:cs="Times New Roman"/>
                <w:color w:val="000000"/>
              </w:rPr>
              <w:t>x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3DD5745" w14:textId="77777777" w:rsidR="006A6F76" w:rsidRPr="003D273E" w:rsidRDefault="006A6F76" w:rsidP="003D273E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D69B893" w14:textId="77777777" w:rsidR="006A6F76" w:rsidRPr="003D273E" w:rsidRDefault="006A6F76" w:rsidP="003D273E">
            <w:pPr>
              <w:jc w:val="center"/>
              <w:rPr>
                <w:rFonts w:ascii="Times New Roman" w:eastAsia="Times New Roman" w:hAnsi="Times New Roman" w:cs="Times New Roman"/>
              </w:rPr>
            </w:pPr>
          </w:p>
        </w:tc>
      </w:tr>
      <w:tr w:rsidR="00044067" w:rsidRPr="003D273E" w14:paraId="565F10A5" w14:textId="77777777" w:rsidTr="00044067">
        <w:trPr>
          <w:trHeight w:val="320"/>
        </w:trPr>
        <w:tc>
          <w:tcPr>
            <w:tcW w:w="27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91363D" w14:textId="77777777" w:rsidR="006A6F76" w:rsidRPr="003D273E" w:rsidRDefault="006A6F76" w:rsidP="003D273E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3D273E">
              <w:rPr>
                <w:rFonts w:ascii="Times New Roman" w:eastAsia="Times New Roman" w:hAnsi="Times New Roman" w:cs="Times New Roman"/>
                <w:color w:val="000000"/>
              </w:rPr>
              <w:t>NHMUK_1957.6.4.1</w:t>
            </w:r>
          </w:p>
        </w:tc>
        <w:tc>
          <w:tcPr>
            <w:tcW w:w="29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DAA2E5" w14:textId="77777777" w:rsidR="006A6F76" w:rsidRPr="003D273E" w:rsidRDefault="006A6F76" w:rsidP="003D273E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3D273E">
              <w:rPr>
                <w:rFonts w:ascii="Times New Roman" w:eastAsia="Times New Roman" w:hAnsi="Times New Roman" w:cs="Times New Roman"/>
                <w:color w:val="000000"/>
              </w:rPr>
              <w:t>Phocoenoides_dalli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7A7F1C6" w14:textId="77777777" w:rsidR="006A6F76" w:rsidRPr="003D273E" w:rsidRDefault="006A6F76" w:rsidP="003D273E">
            <w:pPr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0F316D1" w14:textId="77777777" w:rsidR="006A6F76" w:rsidRPr="003D273E" w:rsidRDefault="006A6F76" w:rsidP="003D273E">
            <w:pPr>
              <w:jc w:val="center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8BF1A40" w14:textId="77777777" w:rsidR="006A6F76" w:rsidRPr="003D273E" w:rsidRDefault="006A6F76" w:rsidP="003D273E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D273E">
              <w:rPr>
                <w:rFonts w:ascii="Times New Roman" w:eastAsia="Times New Roman" w:hAnsi="Times New Roman" w:cs="Times New Roman"/>
                <w:color w:val="000000"/>
              </w:rPr>
              <w:t>x</w:t>
            </w:r>
          </w:p>
        </w:tc>
      </w:tr>
      <w:tr w:rsidR="00044067" w:rsidRPr="003D273E" w14:paraId="0A81F034" w14:textId="77777777" w:rsidTr="00044067">
        <w:trPr>
          <w:trHeight w:val="320"/>
        </w:trPr>
        <w:tc>
          <w:tcPr>
            <w:tcW w:w="27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0E6C7A" w14:textId="77777777" w:rsidR="006A6F76" w:rsidRPr="003D273E" w:rsidRDefault="006A6F76" w:rsidP="003D273E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3D273E">
              <w:rPr>
                <w:rFonts w:ascii="Times New Roman" w:eastAsia="Times New Roman" w:hAnsi="Times New Roman" w:cs="Times New Roman"/>
                <w:color w:val="000000"/>
              </w:rPr>
              <w:t>NHMUK_1965.1.19.2</w:t>
            </w:r>
          </w:p>
        </w:tc>
        <w:tc>
          <w:tcPr>
            <w:tcW w:w="29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643253" w14:textId="77777777" w:rsidR="006A6F76" w:rsidRPr="003D273E" w:rsidRDefault="006A6F76" w:rsidP="003D273E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3D273E">
              <w:rPr>
                <w:rFonts w:ascii="Times New Roman" w:eastAsia="Times New Roman" w:hAnsi="Times New Roman" w:cs="Times New Roman"/>
                <w:color w:val="000000"/>
              </w:rPr>
              <w:t>Phocoenoides_dalli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AEB8839" w14:textId="77777777" w:rsidR="006A6F76" w:rsidRPr="003D273E" w:rsidRDefault="006A6F76" w:rsidP="003D273E">
            <w:pPr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8D5C61B" w14:textId="77777777" w:rsidR="006A6F76" w:rsidRPr="003D273E" w:rsidRDefault="006A6F76" w:rsidP="003D273E">
            <w:pPr>
              <w:jc w:val="center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C1DB3A8" w14:textId="77777777" w:rsidR="006A6F76" w:rsidRPr="003D273E" w:rsidRDefault="006A6F76" w:rsidP="003D273E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D273E">
              <w:rPr>
                <w:rFonts w:ascii="Times New Roman" w:eastAsia="Times New Roman" w:hAnsi="Times New Roman" w:cs="Times New Roman"/>
                <w:color w:val="000000"/>
              </w:rPr>
              <w:t>x</w:t>
            </w:r>
          </w:p>
        </w:tc>
      </w:tr>
      <w:tr w:rsidR="00044067" w:rsidRPr="003D273E" w14:paraId="629035BA" w14:textId="77777777" w:rsidTr="00044067">
        <w:trPr>
          <w:trHeight w:val="320"/>
        </w:trPr>
        <w:tc>
          <w:tcPr>
            <w:tcW w:w="27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E8A8E6" w14:textId="77777777" w:rsidR="006A6F76" w:rsidRPr="003D273E" w:rsidRDefault="006A6F76" w:rsidP="003D273E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3D273E">
              <w:rPr>
                <w:rFonts w:ascii="Times New Roman" w:eastAsia="Times New Roman" w:hAnsi="Times New Roman" w:cs="Times New Roman"/>
                <w:color w:val="000000"/>
              </w:rPr>
              <w:t>NHMUK_1843.8.18.5</w:t>
            </w:r>
          </w:p>
        </w:tc>
        <w:tc>
          <w:tcPr>
            <w:tcW w:w="29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A44743" w14:textId="77777777" w:rsidR="006A6F76" w:rsidRPr="003D273E" w:rsidRDefault="006A6F76" w:rsidP="003D273E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3D273E">
              <w:rPr>
                <w:rFonts w:ascii="Times New Roman" w:eastAsia="Times New Roman" w:hAnsi="Times New Roman" w:cs="Times New Roman"/>
                <w:color w:val="000000"/>
              </w:rPr>
              <w:t>Platanista_gangetica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E4EA8A8" w14:textId="77777777" w:rsidR="006A6F76" w:rsidRPr="003D273E" w:rsidRDefault="006A6F76" w:rsidP="003D273E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D273E">
              <w:rPr>
                <w:rFonts w:ascii="Times New Roman" w:eastAsia="Times New Roman" w:hAnsi="Times New Roman" w:cs="Times New Roman"/>
                <w:color w:val="000000"/>
              </w:rPr>
              <w:t>x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AA934A2" w14:textId="77777777" w:rsidR="006A6F76" w:rsidRPr="003D273E" w:rsidRDefault="006A6F76" w:rsidP="003D273E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8551194" w14:textId="77777777" w:rsidR="006A6F76" w:rsidRPr="003D273E" w:rsidRDefault="006A6F76" w:rsidP="003D273E">
            <w:pPr>
              <w:jc w:val="center"/>
              <w:rPr>
                <w:rFonts w:ascii="Times New Roman" w:eastAsia="Times New Roman" w:hAnsi="Times New Roman" w:cs="Times New Roman"/>
              </w:rPr>
            </w:pPr>
          </w:p>
        </w:tc>
      </w:tr>
      <w:tr w:rsidR="00044067" w:rsidRPr="003D273E" w14:paraId="73AAC796" w14:textId="77777777" w:rsidTr="00044067">
        <w:trPr>
          <w:trHeight w:val="320"/>
        </w:trPr>
        <w:tc>
          <w:tcPr>
            <w:tcW w:w="27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6A0E0A" w14:textId="77777777" w:rsidR="006A6F76" w:rsidRPr="003D273E" w:rsidRDefault="006A6F76" w:rsidP="003D273E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3D273E">
              <w:rPr>
                <w:rFonts w:ascii="Times New Roman" w:eastAsia="Times New Roman" w:hAnsi="Times New Roman" w:cs="Times New Roman"/>
                <w:color w:val="000000"/>
              </w:rPr>
              <w:t>NHMUK_1874.6.1.1</w:t>
            </w:r>
          </w:p>
        </w:tc>
        <w:tc>
          <w:tcPr>
            <w:tcW w:w="29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A97DEE" w14:textId="77777777" w:rsidR="006A6F76" w:rsidRPr="003D273E" w:rsidRDefault="006A6F76" w:rsidP="003D273E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3D273E">
              <w:rPr>
                <w:rFonts w:ascii="Times New Roman" w:eastAsia="Times New Roman" w:hAnsi="Times New Roman" w:cs="Times New Roman"/>
                <w:color w:val="000000"/>
              </w:rPr>
              <w:t>Platanista_gangetica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D510DAB" w14:textId="77777777" w:rsidR="006A6F76" w:rsidRPr="003D273E" w:rsidRDefault="006A6F76" w:rsidP="003D273E">
            <w:pPr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9863CD9" w14:textId="77777777" w:rsidR="006A6F76" w:rsidRPr="003D273E" w:rsidRDefault="006A6F76" w:rsidP="003D273E">
            <w:pPr>
              <w:jc w:val="center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DD947F7" w14:textId="77777777" w:rsidR="006A6F76" w:rsidRPr="003D273E" w:rsidRDefault="006A6F76" w:rsidP="003D273E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D273E">
              <w:rPr>
                <w:rFonts w:ascii="Times New Roman" w:eastAsia="Times New Roman" w:hAnsi="Times New Roman" w:cs="Times New Roman"/>
                <w:color w:val="000000"/>
              </w:rPr>
              <w:t>x</w:t>
            </w:r>
          </w:p>
        </w:tc>
      </w:tr>
      <w:tr w:rsidR="00044067" w:rsidRPr="003D273E" w14:paraId="1B292EBB" w14:textId="77777777" w:rsidTr="00044067">
        <w:trPr>
          <w:trHeight w:val="320"/>
        </w:trPr>
        <w:tc>
          <w:tcPr>
            <w:tcW w:w="27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B7C52B" w14:textId="77777777" w:rsidR="006A6F76" w:rsidRPr="003D273E" w:rsidRDefault="006A6F76" w:rsidP="003D273E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3D273E">
              <w:rPr>
                <w:rFonts w:ascii="Times New Roman" w:eastAsia="Times New Roman" w:hAnsi="Times New Roman" w:cs="Times New Roman"/>
                <w:color w:val="000000"/>
              </w:rPr>
              <w:t>NHMUK_1884.3.29.1</w:t>
            </w:r>
          </w:p>
        </w:tc>
        <w:tc>
          <w:tcPr>
            <w:tcW w:w="29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13F03E" w14:textId="77777777" w:rsidR="006A6F76" w:rsidRPr="003D273E" w:rsidRDefault="006A6F76" w:rsidP="003D273E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3D273E">
              <w:rPr>
                <w:rFonts w:ascii="Times New Roman" w:eastAsia="Times New Roman" w:hAnsi="Times New Roman" w:cs="Times New Roman"/>
                <w:color w:val="000000"/>
              </w:rPr>
              <w:t>Platanista_gangetica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9F44A7A" w14:textId="77777777" w:rsidR="006A6F76" w:rsidRPr="003D273E" w:rsidRDefault="006A6F76" w:rsidP="003D273E">
            <w:pPr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BD9D686" w14:textId="77777777" w:rsidR="006A6F76" w:rsidRPr="003D273E" w:rsidRDefault="006A6F76" w:rsidP="003D273E">
            <w:pPr>
              <w:jc w:val="center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F07D953" w14:textId="77777777" w:rsidR="006A6F76" w:rsidRPr="003D273E" w:rsidRDefault="006A6F76" w:rsidP="003D273E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D273E">
              <w:rPr>
                <w:rFonts w:ascii="Times New Roman" w:eastAsia="Times New Roman" w:hAnsi="Times New Roman" w:cs="Times New Roman"/>
                <w:color w:val="000000"/>
              </w:rPr>
              <w:t>x</w:t>
            </w:r>
          </w:p>
        </w:tc>
      </w:tr>
      <w:tr w:rsidR="00044067" w:rsidRPr="003D273E" w14:paraId="7D675277" w14:textId="77777777" w:rsidTr="00044067">
        <w:trPr>
          <w:trHeight w:val="320"/>
        </w:trPr>
        <w:tc>
          <w:tcPr>
            <w:tcW w:w="27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F26CDD" w14:textId="77777777" w:rsidR="006A6F76" w:rsidRPr="003D273E" w:rsidRDefault="006A6F76" w:rsidP="003D273E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3D273E">
              <w:rPr>
                <w:rFonts w:ascii="Times New Roman" w:eastAsia="Times New Roman" w:hAnsi="Times New Roman" w:cs="Times New Roman"/>
                <w:color w:val="000000"/>
              </w:rPr>
              <w:t>NHMUK_1884.3.29.1</w:t>
            </w:r>
          </w:p>
        </w:tc>
        <w:tc>
          <w:tcPr>
            <w:tcW w:w="29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472537" w14:textId="77777777" w:rsidR="006A6F76" w:rsidRPr="003D273E" w:rsidRDefault="006A6F76" w:rsidP="003D273E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3D273E">
              <w:rPr>
                <w:rFonts w:ascii="Times New Roman" w:eastAsia="Times New Roman" w:hAnsi="Times New Roman" w:cs="Times New Roman"/>
                <w:color w:val="000000"/>
              </w:rPr>
              <w:t>Platanista_gangetica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46B7B09" w14:textId="77777777" w:rsidR="006A6F76" w:rsidRPr="003D273E" w:rsidRDefault="006A6F76" w:rsidP="003D273E">
            <w:pPr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A5BC9C1" w14:textId="77777777" w:rsidR="006A6F76" w:rsidRPr="003D273E" w:rsidRDefault="006A6F76" w:rsidP="003D273E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D273E">
              <w:rPr>
                <w:rFonts w:ascii="Times New Roman" w:eastAsia="Times New Roman" w:hAnsi="Times New Roman" w:cs="Times New Roman"/>
                <w:color w:val="000000"/>
              </w:rPr>
              <w:t>x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E57E7E0" w14:textId="77777777" w:rsidR="006A6F76" w:rsidRPr="003D273E" w:rsidRDefault="006A6F76" w:rsidP="003D273E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</w:tr>
      <w:tr w:rsidR="00044067" w:rsidRPr="003D273E" w14:paraId="670F6CFD" w14:textId="77777777" w:rsidTr="00044067">
        <w:trPr>
          <w:trHeight w:val="320"/>
        </w:trPr>
        <w:tc>
          <w:tcPr>
            <w:tcW w:w="27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D3941D" w14:textId="77777777" w:rsidR="006A6F76" w:rsidRPr="003D273E" w:rsidRDefault="006A6F76" w:rsidP="003D273E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3D273E">
              <w:rPr>
                <w:rFonts w:ascii="Times New Roman" w:eastAsia="Times New Roman" w:hAnsi="Times New Roman" w:cs="Times New Roman"/>
                <w:color w:val="000000"/>
              </w:rPr>
              <w:t>NHMUK_GERM 344a</w:t>
            </w:r>
          </w:p>
        </w:tc>
        <w:tc>
          <w:tcPr>
            <w:tcW w:w="29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E62A86" w14:textId="77777777" w:rsidR="006A6F76" w:rsidRPr="003D273E" w:rsidRDefault="006A6F76" w:rsidP="003D273E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3D273E">
              <w:rPr>
                <w:rFonts w:ascii="Times New Roman" w:eastAsia="Times New Roman" w:hAnsi="Times New Roman" w:cs="Times New Roman"/>
                <w:color w:val="000000"/>
              </w:rPr>
              <w:t>Platanista_gangetica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2FA389D" w14:textId="77777777" w:rsidR="006A6F76" w:rsidRPr="003D273E" w:rsidRDefault="006A6F76" w:rsidP="003D273E">
            <w:pPr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45AA218" w14:textId="77777777" w:rsidR="006A6F76" w:rsidRPr="003D273E" w:rsidRDefault="006A6F76" w:rsidP="003D273E">
            <w:pPr>
              <w:jc w:val="center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409625E" w14:textId="77777777" w:rsidR="006A6F76" w:rsidRPr="003D273E" w:rsidRDefault="006A6F76" w:rsidP="003D273E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D273E">
              <w:rPr>
                <w:rFonts w:ascii="Times New Roman" w:eastAsia="Times New Roman" w:hAnsi="Times New Roman" w:cs="Times New Roman"/>
                <w:color w:val="000000"/>
              </w:rPr>
              <w:t>x</w:t>
            </w:r>
          </w:p>
        </w:tc>
      </w:tr>
      <w:tr w:rsidR="00044067" w:rsidRPr="003D273E" w14:paraId="18879641" w14:textId="77777777" w:rsidTr="00044067">
        <w:trPr>
          <w:trHeight w:val="320"/>
        </w:trPr>
        <w:tc>
          <w:tcPr>
            <w:tcW w:w="27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D512A1" w14:textId="77777777" w:rsidR="006A6F76" w:rsidRPr="003D273E" w:rsidRDefault="006A6F76" w:rsidP="003D273E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3D273E">
              <w:rPr>
                <w:rFonts w:ascii="Times New Roman" w:eastAsia="Times New Roman" w:hAnsi="Times New Roman" w:cs="Times New Roman"/>
                <w:color w:val="000000"/>
              </w:rPr>
              <w:t>NHMUK_1866.12.13.1</w:t>
            </w:r>
          </w:p>
        </w:tc>
        <w:tc>
          <w:tcPr>
            <w:tcW w:w="29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3899D4" w14:textId="77777777" w:rsidR="006A6F76" w:rsidRPr="003D273E" w:rsidRDefault="006A6F76" w:rsidP="003D273E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3D273E">
              <w:rPr>
                <w:rFonts w:ascii="Times New Roman" w:eastAsia="Times New Roman" w:hAnsi="Times New Roman" w:cs="Times New Roman"/>
                <w:color w:val="000000"/>
              </w:rPr>
              <w:t>Pontoporia_blainvillei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8725713" w14:textId="77777777" w:rsidR="006A6F76" w:rsidRPr="003D273E" w:rsidRDefault="006A6F76" w:rsidP="003D273E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D273E">
              <w:rPr>
                <w:rFonts w:ascii="Times New Roman" w:eastAsia="Times New Roman" w:hAnsi="Times New Roman" w:cs="Times New Roman"/>
                <w:color w:val="000000"/>
              </w:rPr>
              <w:t>x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5832D72" w14:textId="77777777" w:rsidR="006A6F76" w:rsidRPr="003D273E" w:rsidRDefault="006A6F76" w:rsidP="003D273E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4735B6F" w14:textId="77777777" w:rsidR="006A6F76" w:rsidRPr="003D273E" w:rsidRDefault="006A6F76" w:rsidP="003D273E">
            <w:pPr>
              <w:jc w:val="center"/>
              <w:rPr>
                <w:rFonts w:ascii="Times New Roman" w:eastAsia="Times New Roman" w:hAnsi="Times New Roman" w:cs="Times New Roman"/>
              </w:rPr>
            </w:pPr>
          </w:p>
        </w:tc>
      </w:tr>
      <w:tr w:rsidR="00044067" w:rsidRPr="003D273E" w14:paraId="1EF2D65C" w14:textId="77777777" w:rsidTr="00044067">
        <w:trPr>
          <w:trHeight w:val="320"/>
        </w:trPr>
        <w:tc>
          <w:tcPr>
            <w:tcW w:w="27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9C08CB" w14:textId="77777777" w:rsidR="006A6F76" w:rsidRPr="003D273E" w:rsidRDefault="006A6F76" w:rsidP="003D273E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3D273E">
              <w:rPr>
                <w:rFonts w:ascii="Times New Roman" w:eastAsia="Times New Roman" w:hAnsi="Times New Roman" w:cs="Times New Roman"/>
                <w:color w:val="000000"/>
              </w:rPr>
              <w:t>NHMUK_1925.11.21</w:t>
            </w:r>
          </w:p>
        </w:tc>
        <w:tc>
          <w:tcPr>
            <w:tcW w:w="29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0A0AAC" w14:textId="77777777" w:rsidR="006A6F76" w:rsidRPr="003D273E" w:rsidRDefault="006A6F76" w:rsidP="003D273E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3D273E">
              <w:rPr>
                <w:rFonts w:ascii="Times New Roman" w:eastAsia="Times New Roman" w:hAnsi="Times New Roman" w:cs="Times New Roman"/>
                <w:color w:val="000000"/>
              </w:rPr>
              <w:t>Pontoporia_blainvillei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948216E" w14:textId="77777777" w:rsidR="006A6F76" w:rsidRPr="003D273E" w:rsidRDefault="006A6F76" w:rsidP="003D273E">
            <w:pPr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F375498" w14:textId="77777777" w:rsidR="006A6F76" w:rsidRPr="003D273E" w:rsidRDefault="006A6F76" w:rsidP="003D273E">
            <w:pPr>
              <w:jc w:val="center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8B5510B" w14:textId="77777777" w:rsidR="006A6F76" w:rsidRPr="003D273E" w:rsidRDefault="006A6F76" w:rsidP="003D273E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D273E">
              <w:rPr>
                <w:rFonts w:ascii="Times New Roman" w:eastAsia="Times New Roman" w:hAnsi="Times New Roman" w:cs="Times New Roman"/>
                <w:color w:val="000000"/>
              </w:rPr>
              <w:t>x</w:t>
            </w:r>
          </w:p>
        </w:tc>
      </w:tr>
      <w:tr w:rsidR="00044067" w:rsidRPr="003D273E" w14:paraId="68D6DAF4" w14:textId="77777777" w:rsidTr="00044067">
        <w:trPr>
          <w:trHeight w:val="320"/>
        </w:trPr>
        <w:tc>
          <w:tcPr>
            <w:tcW w:w="27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164636" w14:textId="77777777" w:rsidR="006A6F76" w:rsidRPr="003D273E" w:rsidRDefault="006A6F76" w:rsidP="003D273E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3D273E">
              <w:rPr>
                <w:rFonts w:ascii="Times New Roman" w:eastAsia="Times New Roman" w:hAnsi="Times New Roman" w:cs="Times New Roman"/>
                <w:color w:val="000000"/>
              </w:rPr>
              <w:t>NHMUK_1939.4529</w:t>
            </w:r>
          </w:p>
        </w:tc>
        <w:tc>
          <w:tcPr>
            <w:tcW w:w="29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9067B3" w14:textId="77777777" w:rsidR="006A6F76" w:rsidRPr="003D273E" w:rsidRDefault="006A6F76" w:rsidP="003D273E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3D273E">
              <w:rPr>
                <w:rFonts w:ascii="Times New Roman" w:eastAsia="Times New Roman" w:hAnsi="Times New Roman" w:cs="Times New Roman"/>
                <w:color w:val="000000"/>
              </w:rPr>
              <w:t>Pontoporia_blainvillei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8E70EF4" w14:textId="77777777" w:rsidR="006A6F76" w:rsidRPr="003D273E" w:rsidRDefault="006A6F76" w:rsidP="003D273E">
            <w:pPr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33560B5" w14:textId="77777777" w:rsidR="006A6F76" w:rsidRPr="003D273E" w:rsidRDefault="006A6F76" w:rsidP="003D273E">
            <w:pPr>
              <w:jc w:val="center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1CBF730" w14:textId="77777777" w:rsidR="006A6F76" w:rsidRPr="003D273E" w:rsidRDefault="006A6F76" w:rsidP="003D273E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D273E">
              <w:rPr>
                <w:rFonts w:ascii="Times New Roman" w:eastAsia="Times New Roman" w:hAnsi="Times New Roman" w:cs="Times New Roman"/>
                <w:color w:val="000000"/>
              </w:rPr>
              <w:t>x</w:t>
            </w:r>
          </w:p>
        </w:tc>
      </w:tr>
      <w:tr w:rsidR="00044067" w:rsidRPr="003D273E" w14:paraId="332B1FAE" w14:textId="77777777" w:rsidTr="00044067">
        <w:trPr>
          <w:trHeight w:val="320"/>
        </w:trPr>
        <w:tc>
          <w:tcPr>
            <w:tcW w:w="27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9ABFC6" w14:textId="77777777" w:rsidR="006A6F76" w:rsidRPr="003D273E" w:rsidRDefault="006A6F76" w:rsidP="003D273E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3D273E">
              <w:rPr>
                <w:rFonts w:ascii="Times New Roman" w:eastAsia="Times New Roman" w:hAnsi="Times New Roman" w:cs="Times New Roman"/>
                <w:color w:val="000000"/>
              </w:rPr>
              <w:t>NHMUK_1961.6.14.4</w:t>
            </w:r>
          </w:p>
        </w:tc>
        <w:tc>
          <w:tcPr>
            <w:tcW w:w="29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BBCF71" w14:textId="77777777" w:rsidR="006A6F76" w:rsidRPr="003D273E" w:rsidRDefault="006A6F76" w:rsidP="003D273E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3D273E">
              <w:rPr>
                <w:rFonts w:ascii="Times New Roman" w:eastAsia="Times New Roman" w:hAnsi="Times New Roman" w:cs="Times New Roman"/>
                <w:color w:val="000000"/>
              </w:rPr>
              <w:t>Pseudorca_crassidens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C120AF2" w14:textId="77777777" w:rsidR="006A6F76" w:rsidRPr="003D273E" w:rsidRDefault="006A6F76" w:rsidP="003D273E">
            <w:pPr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B3AF181" w14:textId="77777777" w:rsidR="006A6F76" w:rsidRPr="003D273E" w:rsidRDefault="006A6F76" w:rsidP="003D273E">
            <w:pPr>
              <w:jc w:val="center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F4FCAFC" w14:textId="77777777" w:rsidR="006A6F76" w:rsidRPr="003D273E" w:rsidRDefault="006A6F76" w:rsidP="003D273E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D273E">
              <w:rPr>
                <w:rFonts w:ascii="Times New Roman" w:eastAsia="Times New Roman" w:hAnsi="Times New Roman" w:cs="Times New Roman"/>
                <w:color w:val="000000"/>
              </w:rPr>
              <w:t>x</w:t>
            </w:r>
          </w:p>
        </w:tc>
      </w:tr>
      <w:tr w:rsidR="00044067" w:rsidRPr="003D273E" w14:paraId="75B1714B" w14:textId="77777777" w:rsidTr="00044067">
        <w:trPr>
          <w:trHeight w:val="320"/>
        </w:trPr>
        <w:tc>
          <w:tcPr>
            <w:tcW w:w="27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6B330D" w14:textId="77777777" w:rsidR="006A6F76" w:rsidRPr="003D273E" w:rsidRDefault="006A6F76" w:rsidP="003D273E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3D273E">
              <w:rPr>
                <w:rFonts w:ascii="Times New Roman" w:eastAsia="Times New Roman" w:hAnsi="Times New Roman" w:cs="Times New Roman"/>
                <w:color w:val="000000"/>
              </w:rPr>
              <w:t>NHMUK_1961.6.14.86</w:t>
            </w:r>
          </w:p>
        </w:tc>
        <w:tc>
          <w:tcPr>
            <w:tcW w:w="29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922F38" w14:textId="77777777" w:rsidR="006A6F76" w:rsidRPr="003D273E" w:rsidRDefault="006A6F76" w:rsidP="003D273E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3D273E">
              <w:rPr>
                <w:rFonts w:ascii="Times New Roman" w:eastAsia="Times New Roman" w:hAnsi="Times New Roman" w:cs="Times New Roman"/>
                <w:color w:val="000000"/>
              </w:rPr>
              <w:t>Pseudorca_crassidens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A2A6BB4" w14:textId="77777777" w:rsidR="006A6F76" w:rsidRPr="003D273E" w:rsidRDefault="006A6F76" w:rsidP="003D273E">
            <w:pPr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872DBF7" w14:textId="77777777" w:rsidR="006A6F76" w:rsidRPr="003D273E" w:rsidRDefault="006A6F76" w:rsidP="003D273E">
            <w:pPr>
              <w:jc w:val="center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96D6B11" w14:textId="77777777" w:rsidR="006A6F76" w:rsidRPr="003D273E" w:rsidRDefault="006A6F76" w:rsidP="003D273E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D273E">
              <w:rPr>
                <w:rFonts w:ascii="Times New Roman" w:eastAsia="Times New Roman" w:hAnsi="Times New Roman" w:cs="Times New Roman"/>
                <w:color w:val="000000"/>
              </w:rPr>
              <w:t>x</w:t>
            </w:r>
          </w:p>
        </w:tc>
      </w:tr>
      <w:tr w:rsidR="00044067" w:rsidRPr="003D273E" w14:paraId="799EFE19" w14:textId="77777777" w:rsidTr="00044067">
        <w:trPr>
          <w:trHeight w:val="320"/>
        </w:trPr>
        <w:tc>
          <w:tcPr>
            <w:tcW w:w="27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544FD8" w14:textId="77777777" w:rsidR="006A6F76" w:rsidRPr="003D273E" w:rsidRDefault="006A6F76" w:rsidP="003D273E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3D273E">
              <w:rPr>
                <w:rFonts w:ascii="Times New Roman" w:eastAsia="Times New Roman" w:hAnsi="Times New Roman" w:cs="Times New Roman"/>
                <w:color w:val="000000"/>
              </w:rPr>
              <w:t>NHMUK_1961.6.14.27</w:t>
            </w:r>
          </w:p>
        </w:tc>
        <w:tc>
          <w:tcPr>
            <w:tcW w:w="29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87E636" w14:textId="77777777" w:rsidR="006A6F76" w:rsidRPr="003D273E" w:rsidRDefault="006A6F76" w:rsidP="003D273E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3D273E">
              <w:rPr>
                <w:rFonts w:ascii="Times New Roman" w:eastAsia="Times New Roman" w:hAnsi="Times New Roman" w:cs="Times New Roman"/>
                <w:color w:val="000000"/>
              </w:rPr>
              <w:t>Pseudorca_crassidens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C97902B" w14:textId="77777777" w:rsidR="006A6F76" w:rsidRPr="003D273E" w:rsidRDefault="006A6F76" w:rsidP="003D273E">
            <w:pPr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D828056" w14:textId="77777777" w:rsidR="006A6F76" w:rsidRPr="003D273E" w:rsidRDefault="006A6F76" w:rsidP="003D273E">
            <w:pPr>
              <w:jc w:val="center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2823E5B" w14:textId="77777777" w:rsidR="006A6F76" w:rsidRPr="003D273E" w:rsidRDefault="006A6F76" w:rsidP="003D273E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D273E">
              <w:rPr>
                <w:rFonts w:ascii="Times New Roman" w:eastAsia="Times New Roman" w:hAnsi="Times New Roman" w:cs="Times New Roman"/>
                <w:color w:val="000000"/>
              </w:rPr>
              <w:t>x</w:t>
            </w:r>
          </w:p>
        </w:tc>
      </w:tr>
      <w:tr w:rsidR="00044067" w:rsidRPr="003D273E" w14:paraId="5044D58F" w14:textId="77777777" w:rsidTr="00044067">
        <w:trPr>
          <w:trHeight w:val="320"/>
        </w:trPr>
        <w:tc>
          <w:tcPr>
            <w:tcW w:w="27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870B80" w14:textId="77777777" w:rsidR="006A6F76" w:rsidRPr="003D273E" w:rsidRDefault="006A6F76" w:rsidP="003D273E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3D273E">
              <w:rPr>
                <w:rFonts w:ascii="Times New Roman" w:eastAsia="Times New Roman" w:hAnsi="Times New Roman" w:cs="Times New Roman"/>
                <w:color w:val="000000"/>
              </w:rPr>
              <w:t>NHMUK_1984.1759</w:t>
            </w:r>
          </w:p>
        </w:tc>
        <w:tc>
          <w:tcPr>
            <w:tcW w:w="29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D1289B" w14:textId="77777777" w:rsidR="006A6F76" w:rsidRPr="003D273E" w:rsidRDefault="006A6F76" w:rsidP="003D273E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3D273E">
              <w:rPr>
                <w:rFonts w:ascii="Times New Roman" w:eastAsia="Times New Roman" w:hAnsi="Times New Roman" w:cs="Times New Roman"/>
                <w:color w:val="000000"/>
              </w:rPr>
              <w:t>Sousa_chinensis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90FACDB" w14:textId="77777777" w:rsidR="006A6F76" w:rsidRPr="003D273E" w:rsidRDefault="006A6F76" w:rsidP="003D273E">
            <w:pPr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96732A2" w14:textId="77777777" w:rsidR="006A6F76" w:rsidRPr="003D273E" w:rsidRDefault="006A6F76" w:rsidP="003D273E">
            <w:pPr>
              <w:jc w:val="center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70E7255" w14:textId="77777777" w:rsidR="006A6F76" w:rsidRPr="003D273E" w:rsidRDefault="006A6F76" w:rsidP="003D273E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D273E">
              <w:rPr>
                <w:rFonts w:ascii="Times New Roman" w:eastAsia="Times New Roman" w:hAnsi="Times New Roman" w:cs="Times New Roman"/>
                <w:color w:val="000000"/>
              </w:rPr>
              <w:t>x</w:t>
            </w:r>
          </w:p>
        </w:tc>
      </w:tr>
      <w:tr w:rsidR="00044067" w:rsidRPr="003D273E" w14:paraId="27599174" w14:textId="77777777" w:rsidTr="00044067">
        <w:trPr>
          <w:trHeight w:val="320"/>
        </w:trPr>
        <w:tc>
          <w:tcPr>
            <w:tcW w:w="27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C1AF01" w14:textId="77777777" w:rsidR="006A6F76" w:rsidRPr="003D273E" w:rsidRDefault="006A6F76" w:rsidP="003D273E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3D273E">
              <w:rPr>
                <w:rFonts w:ascii="Times New Roman" w:eastAsia="Times New Roman" w:hAnsi="Times New Roman" w:cs="Times New Roman"/>
                <w:color w:val="000000"/>
              </w:rPr>
              <w:t>NHMUK_1957.5.9.7</w:t>
            </w:r>
          </w:p>
        </w:tc>
        <w:tc>
          <w:tcPr>
            <w:tcW w:w="29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63B452" w14:textId="77777777" w:rsidR="006A6F76" w:rsidRPr="003D273E" w:rsidRDefault="006A6F76" w:rsidP="003D273E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3D273E">
              <w:rPr>
                <w:rFonts w:ascii="Times New Roman" w:eastAsia="Times New Roman" w:hAnsi="Times New Roman" w:cs="Times New Roman"/>
                <w:color w:val="000000"/>
              </w:rPr>
              <w:t>Stenella_attenuata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C098A7A" w14:textId="77777777" w:rsidR="006A6F76" w:rsidRPr="003D273E" w:rsidRDefault="006A6F76" w:rsidP="003D273E">
            <w:pPr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512383F" w14:textId="77777777" w:rsidR="006A6F76" w:rsidRPr="003D273E" w:rsidRDefault="006A6F76" w:rsidP="003D273E">
            <w:pPr>
              <w:jc w:val="center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7049F22" w14:textId="77777777" w:rsidR="006A6F76" w:rsidRPr="003D273E" w:rsidRDefault="006A6F76" w:rsidP="003D273E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D273E">
              <w:rPr>
                <w:rFonts w:ascii="Times New Roman" w:eastAsia="Times New Roman" w:hAnsi="Times New Roman" w:cs="Times New Roman"/>
                <w:color w:val="000000"/>
              </w:rPr>
              <w:t>x</w:t>
            </w:r>
          </w:p>
        </w:tc>
      </w:tr>
      <w:tr w:rsidR="00044067" w:rsidRPr="003D273E" w14:paraId="3F98805B" w14:textId="77777777" w:rsidTr="00044067">
        <w:trPr>
          <w:trHeight w:val="320"/>
        </w:trPr>
        <w:tc>
          <w:tcPr>
            <w:tcW w:w="27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2DC82A" w14:textId="77777777" w:rsidR="006A6F76" w:rsidRPr="003D273E" w:rsidRDefault="006A6F76" w:rsidP="003D273E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3D273E">
              <w:rPr>
                <w:rFonts w:ascii="Times New Roman" w:eastAsia="Times New Roman" w:hAnsi="Times New Roman" w:cs="Times New Roman"/>
                <w:color w:val="000000"/>
              </w:rPr>
              <w:t>NHMUK_1959.12.13.2</w:t>
            </w:r>
          </w:p>
        </w:tc>
        <w:tc>
          <w:tcPr>
            <w:tcW w:w="29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64AF81" w14:textId="77777777" w:rsidR="006A6F76" w:rsidRPr="003D273E" w:rsidRDefault="006A6F76" w:rsidP="003D273E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3D273E">
              <w:rPr>
                <w:rFonts w:ascii="Times New Roman" w:eastAsia="Times New Roman" w:hAnsi="Times New Roman" w:cs="Times New Roman"/>
                <w:color w:val="000000"/>
              </w:rPr>
              <w:t>Stenella_attenuata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EAD9CD7" w14:textId="77777777" w:rsidR="006A6F76" w:rsidRPr="003D273E" w:rsidRDefault="006A6F76" w:rsidP="003D273E">
            <w:pPr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566A7B1" w14:textId="77777777" w:rsidR="006A6F76" w:rsidRPr="003D273E" w:rsidRDefault="006A6F76" w:rsidP="003D273E">
            <w:pPr>
              <w:jc w:val="center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E3C04FF" w14:textId="77777777" w:rsidR="006A6F76" w:rsidRPr="003D273E" w:rsidRDefault="006A6F76" w:rsidP="003D273E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D273E">
              <w:rPr>
                <w:rFonts w:ascii="Times New Roman" w:eastAsia="Times New Roman" w:hAnsi="Times New Roman" w:cs="Times New Roman"/>
                <w:color w:val="000000"/>
              </w:rPr>
              <w:t>x</w:t>
            </w:r>
          </w:p>
        </w:tc>
      </w:tr>
      <w:tr w:rsidR="00044067" w:rsidRPr="003D273E" w14:paraId="6747CFAA" w14:textId="77777777" w:rsidTr="00044067">
        <w:trPr>
          <w:trHeight w:val="320"/>
        </w:trPr>
        <w:tc>
          <w:tcPr>
            <w:tcW w:w="27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80F51B" w14:textId="77777777" w:rsidR="006A6F76" w:rsidRPr="003D273E" w:rsidRDefault="006A6F76" w:rsidP="003D273E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3D273E">
              <w:rPr>
                <w:rFonts w:ascii="Times New Roman" w:eastAsia="Times New Roman" w:hAnsi="Times New Roman" w:cs="Times New Roman"/>
                <w:color w:val="000000"/>
              </w:rPr>
              <w:t>NHMUK_1959.12.31.5</w:t>
            </w:r>
          </w:p>
        </w:tc>
        <w:tc>
          <w:tcPr>
            <w:tcW w:w="29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47E2AD" w14:textId="77777777" w:rsidR="006A6F76" w:rsidRPr="003D273E" w:rsidRDefault="006A6F76" w:rsidP="003D273E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3D273E">
              <w:rPr>
                <w:rFonts w:ascii="Times New Roman" w:eastAsia="Times New Roman" w:hAnsi="Times New Roman" w:cs="Times New Roman"/>
                <w:color w:val="000000"/>
              </w:rPr>
              <w:t>Stenella_attenuata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ECFE6D4" w14:textId="77777777" w:rsidR="006A6F76" w:rsidRPr="003D273E" w:rsidRDefault="006A6F76" w:rsidP="003D273E">
            <w:pPr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8D74701" w14:textId="77777777" w:rsidR="006A6F76" w:rsidRPr="003D273E" w:rsidRDefault="006A6F76" w:rsidP="003D273E">
            <w:pPr>
              <w:jc w:val="center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5CBD219" w14:textId="77777777" w:rsidR="006A6F76" w:rsidRPr="003D273E" w:rsidRDefault="006A6F76" w:rsidP="003D273E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D273E">
              <w:rPr>
                <w:rFonts w:ascii="Times New Roman" w:eastAsia="Times New Roman" w:hAnsi="Times New Roman" w:cs="Times New Roman"/>
                <w:color w:val="000000"/>
              </w:rPr>
              <w:t>x</w:t>
            </w:r>
          </w:p>
        </w:tc>
      </w:tr>
      <w:tr w:rsidR="00044067" w:rsidRPr="003D273E" w14:paraId="0EFF099A" w14:textId="77777777" w:rsidTr="00044067">
        <w:trPr>
          <w:trHeight w:val="320"/>
        </w:trPr>
        <w:tc>
          <w:tcPr>
            <w:tcW w:w="27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F68AA5" w14:textId="77777777" w:rsidR="006A6F76" w:rsidRPr="003D273E" w:rsidRDefault="006A6F76" w:rsidP="003D273E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3D273E">
              <w:rPr>
                <w:rFonts w:ascii="Times New Roman" w:eastAsia="Times New Roman" w:hAnsi="Times New Roman" w:cs="Times New Roman"/>
                <w:color w:val="000000"/>
              </w:rPr>
              <w:t>NHMUK_1869.5.21.2</w:t>
            </w:r>
          </w:p>
        </w:tc>
        <w:tc>
          <w:tcPr>
            <w:tcW w:w="29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31A645" w14:textId="77777777" w:rsidR="006A6F76" w:rsidRPr="003D273E" w:rsidRDefault="006A6F76" w:rsidP="003D273E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3D273E">
              <w:rPr>
                <w:rFonts w:ascii="Times New Roman" w:eastAsia="Times New Roman" w:hAnsi="Times New Roman" w:cs="Times New Roman"/>
                <w:color w:val="000000"/>
              </w:rPr>
              <w:t>Stenella_attenuata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CC48619" w14:textId="77777777" w:rsidR="006A6F76" w:rsidRPr="003D273E" w:rsidRDefault="006A6F76" w:rsidP="003D273E">
            <w:pPr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A594F8A" w14:textId="77777777" w:rsidR="006A6F76" w:rsidRPr="003D273E" w:rsidRDefault="006A6F76" w:rsidP="003D273E">
            <w:pPr>
              <w:jc w:val="center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F4D2E89" w14:textId="77777777" w:rsidR="006A6F76" w:rsidRPr="003D273E" w:rsidRDefault="006A6F76" w:rsidP="003D273E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D273E">
              <w:rPr>
                <w:rFonts w:ascii="Times New Roman" w:eastAsia="Times New Roman" w:hAnsi="Times New Roman" w:cs="Times New Roman"/>
                <w:color w:val="000000"/>
              </w:rPr>
              <w:t>x</w:t>
            </w:r>
          </w:p>
        </w:tc>
      </w:tr>
      <w:tr w:rsidR="00044067" w:rsidRPr="003D273E" w14:paraId="11CEB999" w14:textId="77777777" w:rsidTr="00044067">
        <w:trPr>
          <w:trHeight w:val="320"/>
        </w:trPr>
        <w:tc>
          <w:tcPr>
            <w:tcW w:w="27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200587" w14:textId="77777777" w:rsidR="006A6F76" w:rsidRPr="003D273E" w:rsidRDefault="006A6F76" w:rsidP="003D273E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3D273E">
              <w:rPr>
                <w:rFonts w:ascii="Times New Roman" w:eastAsia="Times New Roman" w:hAnsi="Times New Roman" w:cs="Times New Roman"/>
                <w:color w:val="000000"/>
              </w:rPr>
              <w:t>NHMUK_1882.1.2.1</w:t>
            </w:r>
          </w:p>
        </w:tc>
        <w:tc>
          <w:tcPr>
            <w:tcW w:w="29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80E8CF" w14:textId="77777777" w:rsidR="006A6F76" w:rsidRPr="003D273E" w:rsidRDefault="006A6F76" w:rsidP="003D273E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3D273E">
              <w:rPr>
                <w:rFonts w:ascii="Times New Roman" w:eastAsia="Times New Roman" w:hAnsi="Times New Roman" w:cs="Times New Roman"/>
                <w:color w:val="000000"/>
              </w:rPr>
              <w:t>Stenella_clymene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86FFBBB" w14:textId="77777777" w:rsidR="006A6F76" w:rsidRPr="003D273E" w:rsidRDefault="006A6F76" w:rsidP="003D273E">
            <w:pPr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B19070F" w14:textId="77777777" w:rsidR="006A6F76" w:rsidRPr="003D273E" w:rsidRDefault="006A6F76" w:rsidP="003D273E">
            <w:pPr>
              <w:jc w:val="center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A3080EC" w14:textId="77777777" w:rsidR="006A6F76" w:rsidRPr="003D273E" w:rsidRDefault="006A6F76" w:rsidP="003D273E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D273E">
              <w:rPr>
                <w:rFonts w:ascii="Times New Roman" w:eastAsia="Times New Roman" w:hAnsi="Times New Roman" w:cs="Times New Roman"/>
                <w:color w:val="000000"/>
              </w:rPr>
              <w:t>x</w:t>
            </w:r>
          </w:p>
        </w:tc>
      </w:tr>
      <w:tr w:rsidR="00044067" w:rsidRPr="003D273E" w14:paraId="5CB9A9C5" w14:textId="77777777" w:rsidTr="00044067">
        <w:trPr>
          <w:trHeight w:val="320"/>
        </w:trPr>
        <w:tc>
          <w:tcPr>
            <w:tcW w:w="27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B2F095" w14:textId="77777777" w:rsidR="006A6F76" w:rsidRPr="003D273E" w:rsidRDefault="006A6F76" w:rsidP="003D273E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3D273E">
              <w:rPr>
                <w:rFonts w:ascii="Times New Roman" w:eastAsia="Times New Roman" w:hAnsi="Times New Roman" w:cs="Times New Roman"/>
                <w:color w:val="000000"/>
              </w:rPr>
              <w:t>NHMUK_1948.3.13.2</w:t>
            </w:r>
          </w:p>
        </w:tc>
        <w:tc>
          <w:tcPr>
            <w:tcW w:w="29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C46156" w14:textId="77777777" w:rsidR="006A6F76" w:rsidRPr="003D273E" w:rsidRDefault="006A6F76" w:rsidP="003D273E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3D273E">
              <w:rPr>
                <w:rFonts w:ascii="Times New Roman" w:eastAsia="Times New Roman" w:hAnsi="Times New Roman" w:cs="Times New Roman"/>
                <w:color w:val="000000"/>
              </w:rPr>
              <w:t>Stenella_clymene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9D71EF2" w14:textId="77777777" w:rsidR="006A6F76" w:rsidRPr="003D273E" w:rsidRDefault="006A6F76" w:rsidP="003D273E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D273E">
              <w:rPr>
                <w:rFonts w:ascii="Times New Roman" w:eastAsia="Times New Roman" w:hAnsi="Times New Roman" w:cs="Times New Roman"/>
                <w:color w:val="000000"/>
              </w:rPr>
              <w:t>x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CCB09AD" w14:textId="77777777" w:rsidR="006A6F76" w:rsidRPr="003D273E" w:rsidRDefault="006A6F76" w:rsidP="003D273E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43EEA91" w14:textId="77777777" w:rsidR="006A6F76" w:rsidRPr="003D273E" w:rsidRDefault="006A6F76" w:rsidP="003D273E">
            <w:pPr>
              <w:jc w:val="center"/>
              <w:rPr>
                <w:rFonts w:ascii="Times New Roman" w:eastAsia="Times New Roman" w:hAnsi="Times New Roman" w:cs="Times New Roman"/>
              </w:rPr>
            </w:pPr>
          </w:p>
        </w:tc>
      </w:tr>
      <w:tr w:rsidR="00044067" w:rsidRPr="003D273E" w14:paraId="76A6E2D4" w14:textId="77777777" w:rsidTr="00044067">
        <w:trPr>
          <w:trHeight w:val="320"/>
        </w:trPr>
        <w:tc>
          <w:tcPr>
            <w:tcW w:w="27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B2D663" w14:textId="77777777" w:rsidR="006A6F76" w:rsidRPr="003D273E" w:rsidRDefault="006A6F76" w:rsidP="003D273E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3D273E">
              <w:rPr>
                <w:rFonts w:ascii="Times New Roman" w:eastAsia="Times New Roman" w:hAnsi="Times New Roman" w:cs="Times New Roman"/>
                <w:color w:val="000000"/>
              </w:rPr>
              <w:t>NHMUK_1954.9.9.5</w:t>
            </w:r>
          </w:p>
        </w:tc>
        <w:tc>
          <w:tcPr>
            <w:tcW w:w="29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D77C6A" w14:textId="77777777" w:rsidR="006A6F76" w:rsidRPr="003D273E" w:rsidRDefault="006A6F76" w:rsidP="003D273E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3D273E">
              <w:rPr>
                <w:rFonts w:ascii="Times New Roman" w:eastAsia="Times New Roman" w:hAnsi="Times New Roman" w:cs="Times New Roman"/>
                <w:color w:val="000000"/>
              </w:rPr>
              <w:t>Stenella_clymene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1CCD04A" w14:textId="77777777" w:rsidR="006A6F76" w:rsidRPr="003D273E" w:rsidRDefault="006A6F76" w:rsidP="003D273E">
            <w:pPr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95F824C" w14:textId="77777777" w:rsidR="006A6F76" w:rsidRPr="003D273E" w:rsidRDefault="006A6F76" w:rsidP="003D273E">
            <w:pPr>
              <w:jc w:val="center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016682B" w14:textId="77777777" w:rsidR="006A6F76" w:rsidRPr="003D273E" w:rsidRDefault="006A6F76" w:rsidP="003D273E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D273E">
              <w:rPr>
                <w:rFonts w:ascii="Times New Roman" w:eastAsia="Times New Roman" w:hAnsi="Times New Roman" w:cs="Times New Roman"/>
                <w:color w:val="000000"/>
              </w:rPr>
              <w:t>x</w:t>
            </w:r>
          </w:p>
        </w:tc>
      </w:tr>
      <w:tr w:rsidR="00044067" w:rsidRPr="003D273E" w14:paraId="5EECEF54" w14:textId="77777777" w:rsidTr="00044067">
        <w:trPr>
          <w:trHeight w:val="320"/>
        </w:trPr>
        <w:tc>
          <w:tcPr>
            <w:tcW w:w="27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58DB78" w14:textId="77777777" w:rsidR="006A6F76" w:rsidRPr="003D273E" w:rsidRDefault="006A6F76" w:rsidP="003D273E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3D273E">
              <w:rPr>
                <w:rFonts w:ascii="Times New Roman" w:eastAsia="Times New Roman" w:hAnsi="Times New Roman" w:cs="Times New Roman"/>
                <w:color w:val="000000"/>
              </w:rPr>
              <w:t>NHMUK_1992.92</w:t>
            </w:r>
          </w:p>
        </w:tc>
        <w:tc>
          <w:tcPr>
            <w:tcW w:w="29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E88D32" w14:textId="77777777" w:rsidR="006A6F76" w:rsidRPr="003D273E" w:rsidRDefault="006A6F76" w:rsidP="003D273E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3D273E">
              <w:rPr>
                <w:rFonts w:ascii="Times New Roman" w:eastAsia="Times New Roman" w:hAnsi="Times New Roman" w:cs="Times New Roman"/>
                <w:color w:val="000000"/>
              </w:rPr>
              <w:t>Stenella_clymene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67D81B7" w14:textId="77777777" w:rsidR="006A6F76" w:rsidRPr="003D273E" w:rsidRDefault="006A6F76" w:rsidP="003D273E">
            <w:pPr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7E63F6A" w14:textId="77777777" w:rsidR="006A6F76" w:rsidRPr="003D273E" w:rsidRDefault="006A6F76" w:rsidP="003D273E">
            <w:pPr>
              <w:jc w:val="center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71BC1F6" w14:textId="77777777" w:rsidR="006A6F76" w:rsidRPr="003D273E" w:rsidRDefault="006A6F76" w:rsidP="003D273E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D273E">
              <w:rPr>
                <w:rFonts w:ascii="Times New Roman" w:eastAsia="Times New Roman" w:hAnsi="Times New Roman" w:cs="Times New Roman"/>
                <w:color w:val="000000"/>
              </w:rPr>
              <w:t>x</w:t>
            </w:r>
          </w:p>
        </w:tc>
      </w:tr>
      <w:tr w:rsidR="00044067" w:rsidRPr="003D273E" w14:paraId="67B201A1" w14:textId="77777777" w:rsidTr="00044067">
        <w:trPr>
          <w:trHeight w:val="320"/>
        </w:trPr>
        <w:tc>
          <w:tcPr>
            <w:tcW w:w="27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A6581C" w14:textId="77777777" w:rsidR="006A6F76" w:rsidRPr="003D273E" w:rsidRDefault="006A6F76" w:rsidP="003D273E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3D273E">
              <w:rPr>
                <w:rFonts w:ascii="Times New Roman" w:eastAsia="Times New Roman" w:hAnsi="Times New Roman" w:cs="Times New Roman"/>
                <w:color w:val="000000"/>
              </w:rPr>
              <w:t>NHMUK_1970.1509</w:t>
            </w:r>
          </w:p>
        </w:tc>
        <w:tc>
          <w:tcPr>
            <w:tcW w:w="29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8F07E9" w14:textId="77777777" w:rsidR="006A6F76" w:rsidRPr="003D273E" w:rsidRDefault="006A6F76" w:rsidP="003D273E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3D273E">
              <w:rPr>
                <w:rFonts w:ascii="Times New Roman" w:eastAsia="Times New Roman" w:hAnsi="Times New Roman" w:cs="Times New Roman"/>
                <w:color w:val="000000"/>
              </w:rPr>
              <w:t>Stenella_clymene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42F3209" w14:textId="77777777" w:rsidR="006A6F76" w:rsidRPr="003D273E" w:rsidRDefault="006A6F76" w:rsidP="003D273E">
            <w:pPr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19F6C8B" w14:textId="77777777" w:rsidR="006A6F76" w:rsidRPr="003D273E" w:rsidRDefault="006A6F76" w:rsidP="003D273E">
            <w:pPr>
              <w:jc w:val="center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C140935" w14:textId="77777777" w:rsidR="006A6F76" w:rsidRPr="003D273E" w:rsidRDefault="006A6F76" w:rsidP="003D273E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D273E">
              <w:rPr>
                <w:rFonts w:ascii="Times New Roman" w:eastAsia="Times New Roman" w:hAnsi="Times New Roman" w:cs="Times New Roman"/>
                <w:color w:val="000000"/>
              </w:rPr>
              <w:t>x</w:t>
            </w:r>
          </w:p>
        </w:tc>
      </w:tr>
      <w:tr w:rsidR="00044067" w:rsidRPr="003D273E" w14:paraId="2B1D3CC8" w14:textId="77777777" w:rsidTr="00044067">
        <w:trPr>
          <w:trHeight w:val="320"/>
        </w:trPr>
        <w:tc>
          <w:tcPr>
            <w:tcW w:w="27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F5735A" w14:textId="77777777" w:rsidR="006A6F76" w:rsidRPr="003D273E" w:rsidRDefault="006A6F76" w:rsidP="003D273E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3D273E">
              <w:rPr>
                <w:rFonts w:ascii="Times New Roman" w:eastAsia="Times New Roman" w:hAnsi="Times New Roman" w:cs="Times New Roman"/>
                <w:color w:val="000000"/>
              </w:rPr>
              <w:t>NHMUK_1938.2.5.1</w:t>
            </w:r>
          </w:p>
        </w:tc>
        <w:tc>
          <w:tcPr>
            <w:tcW w:w="29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5712D3" w14:textId="77777777" w:rsidR="006A6F76" w:rsidRPr="003D273E" w:rsidRDefault="006A6F76" w:rsidP="003D273E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3D273E">
              <w:rPr>
                <w:rFonts w:ascii="Times New Roman" w:eastAsia="Times New Roman" w:hAnsi="Times New Roman" w:cs="Times New Roman"/>
                <w:color w:val="000000"/>
              </w:rPr>
              <w:t>Stenella_coeruleoalba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079D4EF" w14:textId="77777777" w:rsidR="006A6F76" w:rsidRPr="003D273E" w:rsidRDefault="006A6F76" w:rsidP="003D273E">
            <w:pPr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CEABC13" w14:textId="77777777" w:rsidR="006A6F76" w:rsidRPr="003D273E" w:rsidRDefault="006A6F76" w:rsidP="003D273E">
            <w:pPr>
              <w:jc w:val="center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43E0A49" w14:textId="77777777" w:rsidR="006A6F76" w:rsidRPr="003D273E" w:rsidRDefault="006A6F76" w:rsidP="003D273E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D273E">
              <w:rPr>
                <w:rFonts w:ascii="Times New Roman" w:eastAsia="Times New Roman" w:hAnsi="Times New Roman" w:cs="Times New Roman"/>
                <w:color w:val="000000"/>
              </w:rPr>
              <w:t>x</w:t>
            </w:r>
          </w:p>
        </w:tc>
      </w:tr>
      <w:tr w:rsidR="00044067" w:rsidRPr="003D273E" w14:paraId="1910BB27" w14:textId="77777777" w:rsidTr="00044067">
        <w:trPr>
          <w:trHeight w:val="320"/>
        </w:trPr>
        <w:tc>
          <w:tcPr>
            <w:tcW w:w="27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B18938" w14:textId="77777777" w:rsidR="006A6F76" w:rsidRPr="003D273E" w:rsidRDefault="006A6F76" w:rsidP="003D273E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3D273E">
              <w:rPr>
                <w:rFonts w:ascii="Times New Roman" w:eastAsia="Times New Roman" w:hAnsi="Times New Roman" w:cs="Times New Roman"/>
                <w:color w:val="000000"/>
              </w:rPr>
              <w:t>NHMUK_1961.5.31.1</w:t>
            </w:r>
          </w:p>
        </w:tc>
        <w:tc>
          <w:tcPr>
            <w:tcW w:w="29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E9E48B" w14:textId="77777777" w:rsidR="006A6F76" w:rsidRPr="003D273E" w:rsidRDefault="006A6F76" w:rsidP="003D273E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3D273E">
              <w:rPr>
                <w:rFonts w:ascii="Times New Roman" w:eastAsia="Times New Roman" w:hAnsi="Times New Roman" w:cs="Times New Roman"/>
                <w:color w:val="000000"/>
              </w:rPr>
              <w:t>Stenella_coeruleoalba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BF148A5" w14:textId="77777777" w:rsidR="006A6F76" w:rsidRPr="003D273E" w:rsidRDefault="006A6F76" w:rsidP="003D273E">
            <w:pPr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27C9280" w14:textId="77777777" w:rsidR="006A6F76" w:rsidRPr="003D273E" w:rsidRDefault="006A6F76" w:rsidP="003D273E">
            <w:pPr>
              <w:jc w:val="center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00CE096" w14:textId="77777777" w:rsidR="006A6F76" w:rsidRPr="003D273E" w:rsidRDefault="006A6F76" w:rsidP="003D273E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D273E">
              <w:rPr>
                <w:rFonts w:ascii="Times New Roman" w:eastAsia="Times New Roman" w:hAnsi="Times New Roman" w:cs="Times New Roman"/>
                <w:color w:val="000000"/>
              </w:rPr>
              <w:t>x</w:t>
            </w:r>
          </w:p>
        </w:tc>
      </w:tr>
      <w:tr w:rsidR="00044067" w:rsidRPr="003D273E" w14:paraId="5D83029A" w14:textId="77777777" w:rsidTr="00044067">
        <w:trPr>
          <w:trHeight w:val="320"/>
        </w:trPr>
        <w:tc>
          <w:tcPr>
            <w:tcW w:w="27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E886C9" w14:textId="77777777" w:rsidR="006A6F76" w:rsidRPr="003D273E" w:rsidRDefault="006A6F76" w:rsidP="003D273E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3D273E">
              <w:rPr>
                <w:rFonts w:ascii="Times New Roman" w:eastAsia="Times New Roman" w:hAnsi="Times New Roman" w:cs="Times New Roman"/>
                <w:color w:val="000000"/>
              </w:rPr>
              <w:t>NHMUK_SW.1934.1</w:t>
            </w:r>
          </w:p>
        </w:tc>
        <w:tc>
          <w:tcPr>
            <w:tcW w:w="29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8788AA" w14:textId="77777777" w:rsidR="006A6F76" w:rsidRPr="003D273E" w:rsidRDefault="006A6F76" w:rsidP="003D273E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3D273E">
              <w:rPr>
                <w:rFonts w:ascii="Times New Roman" w:eastAsia="Times New Roman" w:hAnsi="Times New Roman" w:cs="Times New Roman"/>
                <w:color w:val="000000"/>
              </w:rPr>
              <w:t>Stenella_coeruleoalba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A92ABB7" w14:textId="77777777" w:rsidR="006A6F76" w:rsidRPr="003D273E" w:rsidRDefault="006A6F76" w:rsidP="003D273E">
            <w:pPr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7D249AB" w14:textId="77777777" w:rsidR="006A6F76" w:rsidRPr="003D273E" w:rsidRDefault="006A6F76" w:rsidP="003D273E">
            <w:pPr>
              <w:jc w:val="center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9611C2F" w14:textId="77777777" w:rsidR="006A6F76" w:rsidRPr="003D273E" w:rsidRDefault="006A6F76" w:rsidP="003D273E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D273E">
              <w:rPr>
                <w:rFonts w:ascii="Times New Roman" w:eastAsia="Times New Roman" w:hAnsi="Times New Roman" w:cs="Times New Roman"/>
                <w:color w:val="000000"/>
              </w:rPr>
              <w:t>x</w:t>
            </w:r>
          </w:p>
        </w:tc>
      </w:tr>
      <w:tr w:rsidR="00044067" w:rsidRPr="003D273E" w14:paraId="26BAF27E" w14:textId="77777777" w:rsidTr="00044067">
        <w:trPr>
          <w:trHeight w:val="320"/>
        </w:trPr>
        <w:tc>
          <w:tcPr>
            <w:tcW w:w="27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07AB62" w14:textId="77777777" w:rsidR="006A6F76" w:rsidRPr="003D273E" w:rsidRDefault="006A6F76" w:rsidP="003D273E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3D273E">
              <w:rPr>
                <w:rFonts w:ascii="Times New Roman" w:eastAsia="Times New Roman" w:hAnsi="Times New Roman" w:cs="Times New Roman"/>
                <w:color w:val="000000"/>
              </w:rPr>
              <w:t>NHMUK_1949.1.7.2</w:t>
            </w:r>
          </w:p>
        </w:tc>
        <w:tc>
          <w:tcPr>
            <w:tcW w:w="29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46957B" w14:textId="77777777" w:rsidR="006A6F76" w:rsidRPr="003D273E" w:rsidRDefault="006A6F76" w:rsidP="003D273E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3D273E">
              <w:rPr>
                <w:rFonts w:ascii="Times New Roman" w:eastAsia="Times New Roman" w:hAnsi="Times New Roman" w:cs="Times New Roman"/>
                <w:color w:val="000000"/>
              </w:rPr>
              <w:t>Steno_bredanensis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1E18972" w14:textId="77777777" w:rsidR="006A6F76" w:rsidRPr="003D273E" w:rsidRDefault="006A6F76" w:rsidP="003D273E">
            <w:pPr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4629455" w14:textId="77777777" w:rsidR="006A6F76" w:rsidRPr="003D273E" w:rsidRDefault="006A6F76" w:rsidP="003D273E">
            <w:pPr>
              <w:jc w:val="center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4E16A62" w14:textId="77777777" w:rsidR="006A6F76" w:rsidRPr="003D273E" w:rsidRDefault="006A6F76" w:rsidP="003D273E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D273E">
              <w:rPr>
                <w:rFonts w:ascii="Times New Roman" w:eastAsia="Times New Roman" w:hAnsi="Times New Roman" w:cs="Times New Roman"/>
                <w:color w:val="000000"/>
              </w:rPr>
              <w:t>x</w:t>
            </w:r>
          </w:p>
        </w:tc>
      </w:tr>
      <w:tr w:rsidR="00044067" w:rsidRPr="003D273E" w14:paraId="511A02D9" w14:textId="77777777" w:rsidTr="00044067">
        <w:trPr>
          <w:trHeight w:val="320"/>
        </w:trPr>
        <w:tc>
          <w:tcPr>
            <w:tcW w:w="27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F58AC9" w14:textId="77777777" w:rsidR="006A6F76" w:rsidRPr="003D273E" w:rsidRDefault="006A6F76" w:rsidP="003D273E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3D273E">
              <w:rPr>
                <w:rFonts w:ascii="Times New Roman" w:eastAsia="Times New Roman" w:hAnsi="Times New Roman" w:cs="Times New Roman"/>
                <w:color w:val="000000"/>
              </w:rPr>
              <w:t>NHMUK_1952.8.1.1</w:t>
            </w:r>
          </w:p>
        </w:tc>
        <w:tc>
          <w:tcPr>
            <w:tcW w:w="29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DA3802" w14:textId="77777777" w:rsidR="006A6F76" w:rsidRPr="003D273E" w:rsidRDefault="006A6F76" w:rsidP="003D273E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3D273E">
              <w:rPr>
                <w:rFonts w:ascii="Times New Roman" w:eastAsia="Times New Roman" w:hAnsi="Times New Roman" w:cs="Times New Roman"/>
                <w:color w:val="000000"/>
              </w:rPr>
              <w:t>Steno_bredanensis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8A3694A" w14:textId="77777777" w:rsidR="006A6F76" w:rsidRPr="003D273E" w:rsidRDefault="006A6F76" w:rsidP="003D273E">
            <w:pPr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00AF714" w14:textId="77777777" w:rsidR="006A6F76" w:rsidRPr="003D273E" w:rsidRDefault="006A6F76" w:rsidP="003D273E">
            <w:pPr>
              <w:jc w:val="center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FB580C6" w14:textId="77777777" w:rsidR="006A6F76" w:rsidRPr="003D273E" w:rsidRDefault="006A6F76" w:rsidP="003D273E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D273E">
              <w:rPr>
                <w:rFonts w:ascii="Times New Roman" w:eastAsia="Times New Roman" w:hAnsi="Times New Roman" w:cs="Times New Roman"/>
                <w:color w:val="000000"/>
              </w:rPr>
              <w:t>x</w:t>
            </w:r>
          </w:p>
        </w:tc>
      </w:tr>
      <w:tr w:rsidR="00044067" w:rsidRPr="003D273E" w14:paraId="7DD602DD" w14:textId="77777777" w:rsidTr="00044067">
        <w:trPr>
          <w:trHeight w:val="320"/>
        </w:trPr>
        <w:tc>
          <w:tcPr>
            <w:tcW w:w="27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EC0D48" w14:textId="77777777" w:rsidR="006A6F76" w:rsidRPr="003D273E" w:rsidRDefault="006A6F76" w:rsidP="003D273E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3D273E">
              <w:rPr>
                <w:rFonts w:ascii="Times New Roman" w:eastAsia="Times New Roman" w:hAnsi="Times New Roman" w:cs="Times New Roman"/>
                <w:color w:val="000000"/>
              </w:rPr>
              <w:t>NHMUK_GERM 345e</w:t>
            </w:r>
          </w:p>
        </w:tc>
        <w:tc>
          <w:tcPr>
            <w:tcW w:w="29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C663D1" w14:textId="77777777" w:rsidR="006A6F76" w:rsidRPr="003D273E" w:rsidRDefault="006A6F76" w:rsidP="003D273E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3D273E">
              <w:rPr>
                <w:rFonts w:ascii="Times New Roman" w:eastAsia="Times New Roman" w:hAnsi="Times New Roman" w:cs="Times New Roman"/>
                <w:color w:val="000000"/>
              </w:rPr>
              <w:t>Steno_bredanensis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CF008B1" w14:textId="77777777" w:rsidR="006A6F76" w:rsidRPr="003D273E" w:rsidRDefault="006A6F76" w:rsidP="003D273E">
            <w:pPr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F8A37E1" w14:textId="77777777" w:rsidR="006A6F76" w:rsidRPr="003D273E" w:rsidRDefault="006A6F76" w:rsidP="003D273E">
            <w:pPr>
              <w:jc w:val="center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48E9AD0" w14:textId="77777777" w:rsidR="006A6F76" w:rsidRPr="003D273E" w:rsidRDefault="006A6F76" w:rsidP="003D273E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D273E">
              <w:rPr>
                <w:rFonts w:ascii="Times New Roman" w:eastAsia="Times New Roman" w:hAnsi="Times New Roman" w:cs="Times New Roman"/>
                <w:color w:val="000000"/>
              </w:rPr>
              <w:t>x</w:t>
            </w:r>
          </w:p>
        </w:tc>
      </w:tr>
      <w:tr w:rsidR="00044067" w:rsidRPr="003D273E" w14:paraId="0146904F" w14:textId="77777777" w:rsidTr="00044067">
        <w:trPr>
          <w:trHeight w:val="320"/>
        </w:trPr>
        <w:tc>
          <w:tcPr>
            <w:tcW w:w="27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38C84E" w14:textId="77777777" w:rsidR="006A6F76" w:rsidRPr="003D273E" w:rsidRDefault="006A6F76" w:rsidP="003D273E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3D273E">
              <w:rPr>
                <w:rFonts w:ascii="Times New Roman" w:eastAsia="Times New Roman" w:hAnsi="Times New Roman" w:cs="Times New Roman"/>
                <w:color w:val="000000"/>
              </w:rPr>
              <w:t>NHMUK_GERM 345f</w:t>
            </w:r>
          </w:p>
        </w:tc>
        <w:tc>
          <w:tcPr>
            <w:tcW w:w="29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692118" w14:textId="77777777" w:rsidR="006A6F76" w:rsidRPr="003D273E" w:rsidRDefault="006A6F76" w:rsidP="003D273E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3D273E">
              <w:rPr>
                <w:rFonts w:ascii="Times New Roman" w:eastAsia="Times New Roman" w:hAnsi="Times New Roman" w:cs="Times New Roman"/>
                <w:color w:val="000000"/>
              </w:rPr>
              <w:t>Steno_bredanensis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B275782" w14:textId="77777777" w:rsidR="006A6F76" w:rsidRPr="003D273E" w:rsidRDefault="006A6F76" w:rsidP="003D273E">
            <w:pPr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F54DC23" w14:textId="77777777" w:rsidR="006A6F76" w:rsidRPr="003D273E" w:rsidRDefault="006A6F76" w:rsidP="003D273E">
            <w:pPr>
              <w:jc w:val="center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58DF040" w14:textId="77777777" w:rsidR="006A6F76" w:rsidRPr="003D273E" w:rsidRDefault="006A6F76" w:rsidP="003D273E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D273E">
              <w:rPr>
                <w:rFonts w:ascii="Times New Roman" w:eastAsia="Times New Roman" w:hAnsi="Times New Roman" w:cs="Times New Roman"/>
                <w:color w:val="000000"/>
              </w:rPr>
              <w:t>x</w:t>
            </w:r>
          </w:p>
        </w:tc>
      </w:tr>
      <w:tr w:rsidR="00044067" w:rsidRPr="003D273E" w14:paraId="3BA87385" w14:textId="77777777" w:rsidTr="00044067">
        <w:trPr>
          <w:trHeight w:val="320"/>
        </w:trPr>
        <w:tc>
          <w:tcPr>
            <w:tcW w:w="27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1ADE00" w14:textId="77777777" w:rsidR="006A6F76" w:rsidRPr="003D273E" w:rsidRDefault="006A6F76" w:rsidP="003D273E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3D273E">
              <w:rPr>
                <w:rFonts w:ascii="Times New Roman" w:eastAsia="Times New Roman" w:hAnsi="Times New Roman" w:cs="Times New Roman"/>
                <w:color w:val="000000"/>
              </w:rPr>
              <w:t>NHMUK_1954.6.25.2</w:t>
            </w:r>
          </w:p>
        </w:tc>
        <w:tc>
          <w:tcPr>
            <w:tcW w:w="29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C35B6D" w14:textId="77777777" w:rsidR="006A6F76" w:rsidRPr="003D273E" w:rsidRDefault="006A6F76" w:rsidP="003D273E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3D273E">
              <w:rPr>
                <w:rFonts w:ascii="Times New Roman" w:eastAsia="Times New Roman" w:hAnsi="Times New Roman" w:cs="Times New Roman"/>
                <w:color w:val="000000"/>
              </w:rPr>
              <w:t>Steno_bredanensis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1973723" w14:textId="77777777" w:rsidR="006A6F76" w:rsidRPr="003D273E" w:rsidRDefault="006A6F76" w:rsidP="003D273E">
            <w:pPr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12ADCF9" w14:textId="77777777" w:rsidR="006A6F76" w:rsidRPr="003D273E" w:rsidRDefault="006A6F76" w:rsidP="003D273E">
            <w:pPr>
              <w:jc w:val="center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46BEE7A" w14:textId="77777777" w:rsidR="006A6F76" w:rsidRPr="003D273E" w:rsidRDefault="006A6F76" w:rsidP="003D273E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D273E">
              <w:rPr>
                <w:rFonts w:ascii="Times New Roman" w:eastAsia="Times New Roman" w:hAnsi="Times New Roman" w:cs="Times New Roman"/>
                <w:color w:val="000000"/>
              </w:rPr>
              <w:t>x</w:t>
            </w:r>
          </w:p>
        </w:tc>
      </w:tr>
      <w:tr w:rsidR="00044067" w:rsidRPr="003D273E" w14:paraId="199528CC" w14:textId="77777777" w:rsidTr="00044067">
        <w:trPr>
          <w:trHeight w:val="320"/>
        </w:trPr>
        <w:tc>
          <w:tcPr>
            <w:tcW w:w="27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648DCE" w14:textId="77777777" w:rsidR="006A6F76" w:rsidRPr="003D273E" w:rsidRDefault="006A6F76" w:rsidP="003D273E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3D273E">
              <w:rPr>
                <w:rFonts w:ascii="Times New Roman" w:eastAsia="Times New Roman" w:hAnsi="Times New Roman" w:cs="Times New Roman"/>
                <w:color w:val="000000"/>
              </w:rPr>
              <w:t>NHMUK_1949.10.27.3</w:t>
            </w:r>
          </w:p>
        </w:tc>
        <w:tc>
          <w:tcPr>
            <w:tcW w:w="29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A10588" w14:textId="77777777" w:rsidR="006A6F76" w:rsidRPr="003D273E" w:rsidRDefault="006A6F76" w:rsidP="003D273E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3D273E">
              <w:rPr>
                <w:rFonts w:ascii="Times New Roman" w:eastAsia="Times New Roman" w:hAnsi="Times New Roman" w:cs="Times New Roman"/>
                <w:color w:val="000000"/>
              </w:rPr>
              <w:t>Tursiops_aduncus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05E0940" w14:textId="77777777" w:rsidR="006A6F76" w:rsidRPr="003D273E" w:rsidRDefault="006A6F76" w:rsidP="003D273E">
            <w:pPr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295A3BB" w14:textId="77777777" w:rsidR="006A6F76" w:rsidRPr="003D273E" w:rsidRDefault="006A6F76" w:rsidP="003D273E">
            <w:pPr>
              <w:jc w:val="center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1B721B6" w14:textId="77777777" w:rsidR="006A6F76" w:rsidRPr="003D273E" w:rsidRDefault="006A6F76" w:rsidP="003D273E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D273E">
              <w:rPr>
                <w:rFonts w:ascii="Times New Roman" w:eastAsia="Times New Roman" w:hAnsi="Times New Roman" w:cs="Times New Roman"/>
                <w:color w:val="000000"/>
              </w:rPr>
              <w:t>x</w:t>
            </w:r>
          </w:p>
        </w:tc>
      </w:tr>
      <w:tr w:rsidR="00044067" w:rsidRPr="003D273E" w14:paraId="47AE315F" w14:textId="77777777" w:rsidTr="00044067">
        <w:trPr>
          <w:trHeight w:val="320"/>
        </w:trPr>
        <w:tc>
          <w:tcPr>
            <w:tcW w:w="27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4AE052" w14:textId="77777777" w:rsidR="006A6F76" w:rsidRPr="003D273E" w:rsidRDefault="006A6F76" w:rsidP="003D273E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3D273E">
              <w:rPr>
                <w:rFonts w:ascii="Times New Roman" w:eastAsia="Times New Roman" w:hAnsi="Times New Roman" w:cs="Times New Roman"/>
                <w:color w:val="000000"/>
              </w:rPr>
              <w:t>NHMUK_1954.9.9.4</w:t>
            </w:r>
          </w:p>
        </w:tc>
        <w:tc>
          <w:tcPr>
            <w:tcW w:w="29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8C64D4" w14:textId="77777777" w:rsidR="006A6F76" w:rsidRPr="003D273E" w:rsidRDefault="006A6F76" w:rsidP="003D273E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3D273E">
              <w:rPr>
                <w:rFonts w:ascii="Times New Roman" w:eastAsia="Times New Roman" w:hAnsi="Times New Roman" w:cs="Times New Roman"/>
                <w:color w:val="000000"/>
              </w:rPr>
              <w:t>Tursiops_aduncus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6051E51" w14:textId="77777777" w:rsidR="006A6F76" w:rsidRPr="003D273E" w:rsidRDefault="006A6F76" w:rsidP="003D273E">
            <w:pPr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D68C24C" w14:textId="77777777" w:rsidR="006A6F76" w:rsidRPr="003D273E" w:rsidRDefault="006A6F76" w:rsidP="003D273E">
            <w:pPr>
              <w:jc w:val="center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6F2B248" w14:textId="77777777" w:rsidR="006A6F76" w:rsidRPr="003D273E" w:rsidRDefault="006A6F76" w:rsidP="003D273E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D273E">
              <w:rPr>
                <w:rFonts w:ascii="Times New Roman" w:eastAsia="Times New Roman" w:hAnsi="Times New Roman" w:cs="Times New Roman"/>
                <w:color w:val="000000"/>
              </w:rPr>
              <w:t>x</w:t>
            </w:r>
          </w:p>
        </w:tc>
      </w:tr>
      <w:tr w:rsidR="00044067" w:rsidRPr="003D273E" w14:paraId="3217CE4F" w14:textId="77777777" w:rsidTr="00044067">
        <w:trPr>
          <w:trHeight w:val="320"/>
        </w:trPr>
        <w:tc>
          <w:tcPr>
            <w:tcW w:w="27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A8F2B7" w14:textId="77777777" w:rsidR="006A6F76" w:rsidRPr="003D273E" w:rsidRDefault="006A6F76" w:rsidP="003D273E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3D273E">
              <w:rPr>
                <w:rFonts w:ascii="Times New Roman" w:eastAsia="Times New Roman" w:hAnsi="Times New Roman" w:cs="Times New Roman"/>
                <w:color w:val="000000"/>
              </w:rPr>
              <w:t>NHMUK_1970.1512</w:t>
            </w:r>
          </w:p>
        </w:tc>
        <w:tc>
          <w:tcPr>
            <w:tcW w:w="29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740ADA" w14:textId="77777777" w:rsidR="006A6F76" w:rsidRPr="003D273E" w:rsidRDefault="006A6F76" w:rsidP="003D273E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3D273E">
              <w:rPr>
                <w:rFonts w:ascii="Times New Roman" w:eastAsia="Times New Roman" w:hAnsi="Times New Roman" w:cs="Times New Roman"/>
                <w:color w:val="000000"/>
              </w:rPr>
              <w:t>Tursiops_aduncus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AD14C20" w14:textId="77777777" w:rsidR="006A6F76" w:rsidRPr="003D273E" w:rsidRDefault="006A6F76" w:rsidP="003D273E">
            <w:pPr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A624178" w14:textId="77777777" w:rsidR="006A6F76" w:rsidRPr="003D273E" w:rsidRDefault="006A6F76" w:rsidP="003D273E">
            <w:pPr>
              <w:jc w:val="center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67643E6" w14:textId="77777777" w:rsidR="006A6F76" w:rsidRPr="003D273E" w:rsidRDefault="006A6F76" w:rsidP="003D273E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D273E">
              <w:rPr>
                <w:rFonts w:ascii="Times New Roman" w:eastAsia="Times New Roman" w:hAnsi="Times New Roman" w:cs="Times New Roman"/>
                <w:color w:val="000000"/>
              </w:rPr>
              <w:t>x</w:t>
            </w:r>
          </w:p>
        </w:tc>
      </w:tr>
      <w:tr w:rsidR="00044067" w:rsidRPr="003D273E" w14:paraId="50D79B2B" w14:textId="77777777" w:rsidTr="00044067">
        <w:trPr>
          <w:trHeight w:val="320"/>
        </w:trPr>
        <w:tc>
          <w:tcPr>
            <w:tcW w:w="27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527B00" w14:textId="77777777" w:rsidR="006A6F76" w:rsidRPr="003D273E" w:rsidRDefault="006A6F76" w:rsidP="003D273E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3D273E">
              <w:rPr>
                <w:rFonts w:ascii="Times New Roman" w:eastAsia="Times New Roman" w:hAnsi="Times New Roman" w:cs="Times New Roman"/>
                <w:color w:val="000000"/>
              </w:rPr>
              <w:t>NHMUK_1964.9.2.2</w:t>
            </w:r>
          </w:p>
        </w:tc>
        <w:tc>
          <w:tcPr>
            <w:tcW w:w="29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4581B9" w14:textId="77777777" w:rsidR="006A6F76" w:rsidRPr="003D273E" w:rsidRDefault="006A6F76" w:rsidP="003D273E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3D273E">
              <w:rPr>
                <w:rFonts w:ascii="Times New Roman" w:eastAsia="Times New Roman" w:hAnsi="Times New Roman" w:cs="Times New Roman"/>
                <w:color w:val="000000"/>
              </w:rPr>
              <w:t>Tursiops_aduncus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68E5E10" w14:textId="77777777" w:rsidR="006A6F76" w:rsidRPr="003D273E" w:rsidRDefault="006A6F76" w:rsidP="003D273E">
            <w:pPr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EBB6D11" w14:textId="77777777" w:rsidR="006A6F76" w:rsidRPr="003D273E" w:rsidRDefault="006A6F76" w:rsidP="003D273E">
            <w:pPr>
              <w:jc w:val="center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7541C89" w14:textId="77777777" w:rsidR="006A6F76" w:rsidRPr="003D273E" w:rsidRDefault="006A6F76" w:rsidP="003D273E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D273E">
              <w:rPr>
                <w:rFonts w:ascii="Times New Roman" w:eastAsia="Times New Roman" w:hAnsi="Times New Roman" w:cs="Times New Roman"/>
                <w:color w:val="000000"/>
              </w:rPr>
              <w:t>x</w:t>
            </w:r>
          </w:p>
        </w:tc>
      </w:tr>
      <w:tr w:rsidR="00044067" w:rsidRPr="003D273E" w14:paraId="223F18D8" w14:textId="77777777" w:rsidTr="00044067">
        <w:trPr>
          <w:trHeight w:val="320"/>
        </w:trPr>
        <w:tc>
          <w:tcPr>
            <w:tcW w:w="27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68B3EF" w14:textId="77777777" w:rsidR="006A6F76" w:rsidRPr="003D273E" w:rsidRDefault="006A6F76" w:rsidP="003D273E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3D273E">
              <w:rPr>
                <w:rFonts w:ascii="Times New Roman" w:eastAsia="Times New Roman" w:hAnsi="Times New Roman" w:cs="Times New Roman"/>
                <w:color w:val="000000"/>
              </w:rPr>
              <w:t>NHMUK_1952.7.30.3</w:t>
            </w:r>
          </w:p>
        </w:tc>
        <w:tc>
          <w:tcPr>
            <w:tcW w:w="29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CBC692" w14:textId="77777777" w:rsidR="006A6F76" w:rsidRPr="003D273E" w:rsidRDefault="006A6F76" w:rsidP="003D273E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3D273E">
              <w:rPr>
                <w:rFonts w:ascii="Times New Roman" w:eastAsia="Times New Roman" w:hAnsi="Times New Roman" w:cs="Times New Roman"/>
                <w:color w:val="000000"/>
              </w:rPr>
              <w:t>Tursiops_truncatus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D8D9480" w14:textId="77777777" w:rsidR="006A6F76" w:rsidRPr="003D273E" w:rsidRDefault="006A6F76" w:rsidP="003D273E">
            <w:pPr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B86B497" w14:textId="77777777" w:rsidR="006A6F76" w:rsidRPr="003D273E" w:rsidRDefault="006A6F76" w:rsidP="003D273E">
            <w:pPr>
              <w:jc w:val="center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9CAC045" w14:textId="77777777" w:rsidR="006A6F76" w:rsidRPr="003D273E" w:rsidRDefault="006A6F76" w:rsidP="003D273E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D273E">
              <w:rPr>
                <w:rFonts w:ascii="Times New Roman" w:eastAsia="Times New Roman" w:hAnsi="Times New Roman" w:cs="Times New Roman"/>
                <w:color w:val="000000"/>
              </w:rPr>
              <w:t>x</w:t>
            </w:r>
          </w:p>
        </w:tc>
      </w:tr>
      <w:tr w:rsidR="00044067" w:rsidRPr="003D273E" w14:paraId="7271213A" w14:textId="77777777" w:rsidTr="00044067">
        <w:trPr>
          <w:trHeight w:val="320"/>
        </w:trPr>
        <w:tc>
          <w:tcPr>
            <w:tcW w:w="27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A8E105" w14:textId="77777777" w:rsidR="006A6F76" w:rsidRPr="003D273E" w:rsidRDefault="006A6F76" w:rsidP="003D273E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3D273E">
              <w:rPr>
                <w:rFonts w:ascii="Times New Roman" w:eastAsia="Times New Roman" w:hAnsi="Times New Roman" w:cs="Times New Roman"/>
                <w:color w:val="000000"/>
              </w:rPr>
              <w:t>NHMUK_1952.7.30.6</w:t>
            </w:r>
          </w:p>
        </w:tc>
        <w:tc>
          <w:tcPr>
            <w:tcW w:w="29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CD72C2" w14:textId="77777777" w:rsidR="006A6F76" w:rsidRPr="003D273E" w:rsidRDefault="006A6F76" w:rsidP="003D273E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3D273E">
              <w:rPr>
                <w:rFonts w:ascii="Times New Roman" w:eastAsia="Times New Roman" w:hAnsi="Times New Roman" w:cs="Times New Roman"/>
                <w:color w:val="000000"/>
              </w:rPr>
              <w:t>Tursiops_truncatus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AB82C34" w14:textId="77777777" w:rsidR="006A6F76" w:rsidRPr="003D273E" w:rsidRDefault="006A6F76" w:rsidP="003D273E">
            <w:pPr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684BBC8" w14:textId="77777777" w:rsidR="006A6F76" w:rsidRPr="003D273E" w:rsidRDefault="006A6F76" w:rsidP="003D273E">
            <w:pPr>
              <w:jc w:val="center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D24A8EC" w14:textId="77777777" w:rsidR="006A6F76" w:rsidRPr="003D273E" w:rsidRDefault="006A6F76" w:rsidP="003D273E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D273E">
              <w:rPr>
                <w:rFonts w:ascii="Times New Roman" w:eastAsia="Times New Roman" w:hAnsi="Times New Roman" w:cs="Times New Roman"/>
                <w:color w:val="000000"/>
              </w:rPr>
              <w:t>x</w:t>
            </w:r>
          </w:p>
        </w:tc>
      </w:tr>
      <w:tr w:rsidR="00044067" w:rsidRPr="003D273E" w14:paraId="5A01D69E" w14:textId="77777777" w:rsidTr="00044067">
        <w:trPr>
          <w:trHeight w:val="320"/>
        </w:trPr>
        <w:tc>
          <w:tcPr>
            <w:tcW w:w="27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149073" w14:textId="77777777" w:rsidR="006A6F76" w:rsidRPr="003D273E" w:rsidRDefault="006A6F76" w:rsidP="003D273E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3D273E">
              <w:rPr>
                <w:rFonts w:ascii="Times New Roman" w:eastAsia="Times New Roman" w:hAnsi="Times New Roman" w:cs="Times New Roman"/>
                <w:color w:val="000000"/>
              </w:rPr>
              <w:t>NHMUK_1960.5.11.10</w:t>
            </w:r>
          </w:p>
        </w:tc>
        <w:tc>
          <w:tcPr>
            <w:tcW w:w="29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F678A6" w14:textId="77777777" w:rsidR="006A6F76" w:rsidRPr="003D273E" w:rsidRDefault="006A6F76" w:rsidP="003D273E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3D273E">
              <w:rPr>
                <w:rFonts w:ascii="Times New Roman" w:eastAsia="Times New Roman" w:hAnsi="Times New Roman" w:cs="Times New Roman"/>
                <w:color w:val="000000"/>
              </w:rPr>
              <w:t>Tursiops_truncatus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E7F4F4C" w14:textId="77777777" w:rsidR="006A6F76" w:rsidRPr="003D273E" w:rsidRDefault="006A6F76" w:rsidP="003D273E">
            <w:pPr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511EC08" w14:textId="77777777" w:rsidR="006A6F76" w:rsidRPr="003D273E" w:rsidRDefault="006A6F76" w:rsidP="003D273E">
            <w:pPr>
              <w:jc w:val="center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B98A514" w14:textId="77777777" w:rsidR="006A6F76" w:rsidRPr="003D273E" w:rsidRDefault="006A6F76" w:rsidP="003D273E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D273E">
              <w:rPr>
                <w:rFonts w:ascii="Times New Roman" w:eastAsia="Times New Roman" w:hAnsi="Times New Roman" w:cs="Times New Roman"/>
                <w:color w:val="000000"/>
              </w:rPr>
              <w:t>x</w:t>
            </w:r>
          </w:p>
        </w:tc>
      </w:tr>
      <w:tr w:rsidR="00044067" w:rsidRPr="003D273E" w14:paraId="4992947D" w14:textId="77777777" w:rsidTr="00044067">
        <w:trPr>
          <w:trHeight w:val="320"/>
        </w:trPr>
        <w:tc>
          <w:tcPr>
            <w:tcW w:w="279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934A09" w14:textId="77777777" w:rsidR="006A6F76" w:rsidRPr="003D273E" w:rsidRDefault="006A6F76" w:rsidP="003D273E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3D273E">
              <w:rPr>
                <w:rFonts w:ascii="Times New Roman" w:eastAsia="Times New Roman" w:hAnsi="Times New Roman" w:cs="Times New Roman"/>
                <w:color w:val="000000"/>
              </w:rPr>
              <w:t>NHMUK_1960.5.11.7</w:t>
            </w:r>
          </w:p>
        </w:tc>
        <w:tc>
          <w:tcPr>
            <w:tcW w:w="297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8BFE8F" w14:textId="77777777" w:rsidR="006A6F76" w:rsidRPr="003D273E" w:rsidRDefault="006A6F76" w:rsidP="003D273E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3D273E">
              <w:rPr>
                <w:rFonts w:ascii="Times New Roman" w:eastAsia="Times New Roman" w:hAnsi="Times New Roman" w:cs="Times New Roman"/>
                <w:color w:val="000000"/>
              </w:rPr>
              <w:t>Tursiops_truncatus</w:t>
            </w:r>
          </w:p>
        </w:tc>
        <w:tc>
          <w:tcPr>
            <w:tcW w:w="108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9B16BC5" w14:textId="77777777" w:rsidR="006A6F76" w:rsidRPr="003D273E" w:rsidRDefault="006A6F76" w:rsidP="003D273E">
            <w:pPr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6804AC6" w14:textId="77777777" w:rsidR="006A6F76" w:rsidRPr="003D273E" w:rsidRDefault="006A6F76" w:rsidP="003D273E">
            <w:pPr>
              <w:jc w:val="center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81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2C1381E" w14:textId="77777777" w:rsidR="006A6F76" w:rsidRPr="003D273E" w:rsidRDefault="006A6F76" w:rsidP="003D273E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D273E">
              <w:rPr>
                <w:rFonts w:ascii="Times New Roman" w:eastAsia="Times New Roman" w:hAnsi="Times New Roman" w:cs="Times New Roman"/>
                <w:color w:val="000000"/>
              </w:rPr>
              <w:t>x</w:t>
            </w:r>
          </w:p>
        </w:tc>
      </w:tr>
      <w:tr w:rsidR="00044067" w:rsidRPr="003D273E" w14:paraId="2A4426C1" w14:textId="77777777" w:rsidTr="00044067">
        <w:trPr>
          <w:trHeight w:val="320"/>
        </w:trPr>
        <w:tc>
          <w:tcPr>
            <w:tcW w:w="279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7576518" w14:textId="77777777" w:rsidR="006A6F76" w:rsidRPr="003D273E" w:rsidRDefault="006A6F76" w:rsidP="003D273E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3D273E">
              <w:rPr>
                <w:rFonts w:ascii="Times New Roman" w:eastAsia="Times New Roman" w:hAnsi="Times New Roman" w:cs="Times New Roman"/>
                <w:color w:val="000000"/>
              </w:rPr>
              <w:t>NHMUK_1960.5.11.9</w:t>
            </w:r>
          </w:p>
        </w:tc>
        <w:tc>
          <w:tcPr>
            <w:tcW w:w="297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ECE007F" w14:textId="77777777" w:rsidR="006A6F76" w:rsidRPr="003D273E" w:rsidRDefault="006A6F76" w:rsidP="003D273E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3D273E">
              <w:rPr>
                <w:rFonts w:ascii="Times New Roman" w:eastAsia="Times New Roman" w:hAnsi="Times New Roman" w:cs="Times New Roman"/>
                <w:color w:val="000000"/>
              </w:rPr>
              <w:t>Tursiops_truncatus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FF5B326" w14:textId="77777777" w:rsidR="006A6F76" w:rsidRPr="003D273E" w:rsidRDefault="006A6F76" w:rsidP="003D273E">
            <w:pPr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FE67652" w14:textId="77777777" w:rsidR="006A6F76" w:rsidRPr="003D273E" w:rsidRDefault="006A6F76" w:rsidP="003D273E">
            <w:pPr>
              <w:jc w:val="center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7560680" w14:textId="77777777" w:rsidR="006A6F76" w:rsidRPr="003D273E" w:rsidRDefault="006A6F76" w:rsidP="003D273E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D273E">
              <w:rPr>
                <w:rFonts w:ascii="Times New Roman" w:eastAsia="Times New Roman" w:hAnsi="Times New Roman" w:cs="Times New Roman"/>
                <w:color w:val="000000"/>
              </w:rPr>
              <w:t>x</w:t>
            </w:r>
          </w:p>
        </w:tc>
      </w:tr>
    </w:tbl>
    <w:p w14:paraId="138F942E" w14:textId="77777777" w:rsidR="003D273E" w:rsidRDefault="003D273E">
      <w:pPr>
        <w:rPr>
          <w:lang w:val="en-GB"/>
        </w:rPr>
      </w:pPr>
    </w:p>
    <w:p w14:paraId="063468EE" w14:textId="77777777" w:rsidR="00270FBC" w:rsidRDefault="00270FBC">
      <w:pPr>
        <w:rPr>
          <w:rFonts w:ascii="Times New Roman" w:hAnsi="Times New Roman" w:cs="Times New Roman"/>
          <w:lang w:val="en-GB"/>
        </w:rPr>
      </w:pPr>
    </w:p>
    <w:p w14:paraId="23AA1920" w14:textId="77777777" w:rsidR="00125573" w:rsidRDefault="00125573">
      <w:pPr>
        <w:rPr>
          <w:rFonts w:ascii="Times New Roman" w:hAnsi="Times New Roman" w:cs="Times New Roman"/>
          <w:lang w:val="en-GB"/>
        </w:rPr>
      </w:pPr>
    </w:p>
    <w:p w14:paraId="4F92AFF9" w14:textId="77777777" w:rsidR="004C189E" w:rsidRDefault="004C189E">
      <w:pPr>
        <w:rPr>
          <w:rFonts w:ascii="Times New Roman" w:hAnsi="Times New Roman" w:cs="Times New Roman"/>
          <w:lang w:val="en-GB"/>
        </w:rPr>
      </w:pPr>
    </w:p>
    <w:p w14:paraId="1E5CD141" w14:textId="77777777" w:rsidR="00867990" w:rsidRPr="00867990" w:rsidRDefault="004C189E" w:rsidP="00867990">
      <w:pPr>
        <w:pStyle w:val="EndNoteBibliographyTitle"/>
        <w:spacing w:line="360" w:lineRule="auto"/>
        <w:rPr>
          <w:rFonts w:ascii="Times New Roman" w:hAnsi="Times New Roman" w:cs="Times New Roman"/>
          <w:noProof/>
        </w:rPr>
      </w:pPr>
      <w:r w:rsidRPr="00867990">
        <w:rPr>
          <w:rFonts w:ascii="Times New Roman" w:hAnsi="Times New Roman" w:cs="Times New Roman"/>
          <w:lang w:val="en-GB"/>
        </w:rPr>
        <w:fldChar w:fldCharType="begin"/>
      </w:r>
      <w:r w:rsidRPr="00867990">
        <w:rPr>
          <w:rFonts w:ascii="Times New Roman" w:hAnsi="Times New Roman" w:cs="Times New Roman"/>
          <w:lang w:val="en-GB"/>
        </w:rPr>
        <w:instrText xml:space="preserve"> ADDIN EN.REFLIST </w:instrText>
      </w:r>
      <w:r w:rsidRPr="00867990">
        <w:rPr>
          <w:rFonts w:ascii="Times New Roman" w:hAnsi="Times New Roman" w:cs="Times New Roman"/>
          <w:lang w:val="en-GB"/>
        </w:rPr>
        <w:fldChar w:fldCharType="separate"/>
      </w:r>
      <w:r w:rsidR="00867990" w:rsidRPr="00867990">
        <w:rPr>
          <w:rFonts w:ascii="Times New Roman" w:hAnsi="Times New Roman" w:cs="Times New Roman"/>
          <w:noProof/>
        </w:rPr>
        <w:t>References</w:t>
      </w:r>
    </w:p>
    <w:p w14:paraId="1380A627" w14:textId="77777777" w:rsidR="00867990" w:rsidRPr="00867990" w:rsidRDefault="00867990" w:rsidP="00867990">
      <w:pPr>
        <w:pStyle w:val="EndNoteBibliographyTitle"/>
        <w:spacing w:line="360" w:lineRule="auto"/>
        <w:rPr>
          <w:rFonts w:ascii="Times New Roman" w:hAnsi="Times New Roman" w:cs="Times New Roman"/>
          <w:noProof/>
        </w:rPr>
      </w:pPr>
    </w:p>
    <w:p w14:paraId="17BB41FD" w14:textId="0E5A12A1" w:rsidR="00867990" w:rsidRPr="00867990" w:rsidRDefault="00867990" w:rsidP="00867990">
      <w:pPr>
        <w:pStyle w:val="EndNoteBibliography"/>
        <w:spacing w:line="360" w:lineRule="auto"/>
        <w:ind w:left="720" w:hanging="720"/>
        <w:rPr>
          <w:rFonts w:ascii="Times New Roman" w:hAnsi="Times New Roman" w:cs="Times New Roman"/>
          <w:noProof/>
        </w:rPr>
      </w:pPr>
      <w:r w:rsidRPr="00867990">
        <w:rPr>
          <w:rFonts w:ascii="Times New Roman" w:hAnsi="Times New Roman" w:cs="Times New Roman"/>
          <w:noProof/>
        </w:rPr>
        <w:t xml:space="preserve">Page EC, and Cooper N. 2017. Dataset: Crania and mandible data from 'river dolphins' and other odontocetes. Natural History Museum Data Portal (data.nhm.ac.uk). </w:t>
      </w:r>
      <w:hyperlink r:id="rId8" w:history="1">
        <w:r w:rsidRPr="00867990">
          <w:rPr>
            <w:rStyle w:val="Hyperlink"/>
            <w:rFonts w:ascii="Times New Roman" w:hAnsi="Times New Roman" w:cs="Times New Roman"/>
            <w:noProof/>
          </w:rPr>
          <w:t>http://dx.doi.org/10.5519/0082274</w:t>
        </w:r>
      </w:hyperlink>
      <w:r w:rsidRPr="00867990">
        <w:rPr>
          <w:rFonts w:ascii="Times New Roman" w:hAnsi="Times New Roman" w:cs="Times New Roman"/>
          <w:noProof/>
        </w:rPr>
        <w:t>.</w:t>
      </w:r>
    </w:p>
    <w:p w14:paraId="40BA2574" w14:textId="77777777" w:rsidR="00867990" w:rsidRPr="00867990" w:rsidRDefault="00867990" w:rsidP="00867990">
      <w:pPr>
        <w:pStyle w:val="EndNoteBibliography"/>
        <w:spacing w:line="360" w:lineRule="auto"/>
        <w:ind w:left="720" w:hanging="720"/>
        <w:rPr>
          <w:rFonts w:ascii="Times New Roman" w:hAnsi="Times New Roman" w:cs="Times New Roman"/>
          <w:noProof/>
        </w:rPr>
      </w:pPr>
      <w:r w:rsidRPr="00867990">
        <w:rPr>
          <w:rFonts w:ascii="Times New Roman" w:hAnsi="Times New Roman" w:cs="Times New Roman"/>
          <w:noProof/>
        </w:rPr>
        <w:t>Rice C. 1998. Marine mammals of the world, systematics and distributuion.</w:t>
      </w:r>
      <w:r w:rsidRPr="00867990">
        <w:rPr>
          <w:rFonts w:ascii="Times New Roman" w:hAnsi="Times New Roman" w:cs="Times New Roman"/>
          <w:i/>
          <w:noProof/>
        </w:rPr>
        <w:t xml:space="preserve"> Society for Marine Mammalogy Special Publications</w:t>
      </w:r>
      <w:r w:rsidRPr="00867990">
        <w:rPr>
          <w:rFonts w:ascii="Times New Roman" w:hAnsi="Times New Roman" w:cs="Times New Roman"/>
          <w:noProof/>
        </w:rPr>
        <w:t xml:space="preserve"> 4:1-231. </w:t>
      </w:r>
    </w:p>
    <w:p w14:paraId="328EA331" w14:textId="61ACE42B" w:rsidR="00270FBC" w:rsidRPr="000977AB" w:rsidRDefault="004C189E" w:rsidP="00867990">
      <w:pPr>
        <w:spacing w:line="360" w:lineRule="auto"/>
        <w:rPr>
          <w:rFonts w:ascii="Times New Roman" w:hAnsi="Times New Roman" w:cs="Times New Roman"/>
          <w:lang w:val="en-GB"/>
        </w:rPr>
      </w:pPr>
      <w:r w:rsidRPr="00867990">
        <w:rPr>
          <w:rFonts w:ascii="Times New Roman" w:hAnsi="Times New Roman" w:cs="Times New Roman"/>
          <w:lang w:val="en-GB"/>
        </w:rPr>
        <w:fldChar w:fldCharType="end"/>
      </w:r>
      <w:bookmarkStart w:id="0" w:name="_GoBack"/>
      <w:bookmarkEnd w:id="0"/>
    </w:p>
    <w:sectPr w:rsidR="00270FBC" w:rsidRPr="000977AB" w:rsidSect="00AF2125">
      <w:footerReference w:type="even" r:id="rId9"/>
      <w:footerReference w:type="default" r:id="rId10"/>
      <w:pgSz w:w="11900" w:h="16840"/>
      <w:pgMar w:top="1417" w:right="1417" w:bottom="1417" w:left="1417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4284331A" w14:textId="77777777" w:rsidR="00AF398B" w:rsidRDefault="00AF398B" w:rsidP="00281437">
      <w:r>
        <w:separator/>
      </w:r>
    </w:p>
  </w:endnote>
  <w:endnote w:type="continuationSeparator" w:id="0">
    <w:p w14:paraId="4B6AA22B" w14:textId="77777777" w:rsidR="00AF398B" w:rsidRDefault="00AF398B" w:rsidP="00281437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auto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auto"/>
    <w:pitch w:val="variable"/>
    <w:sig w:usb0="E0002AEF" w:usb1="C0007841" w:usb2="00000009" w:usb3="00000000" w:csb0="000001F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Calibri Light">
    <w:panose1 w:val="020F0302020204030204"/>
    <w:charset w:val="00"/>
    <w:family w:val="auto"/>
    <w:pitch w:val="variable"/>
    <w:sig w:usb0="A00002EF" w:usb1="4000207B" w:usb2="00000000" w:usb3="00000000" w:csb0="0000019F" w:csb1="00000000"/>
  </w:font>
</w:fonts>
</file>

<file path=word/footer1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13636083" w14:textId="77777777" w:rsidR="00281437" w:rsidRDefault="00281437" w:rsidP="00337AC1">
    <w:pPr>
      <w:pStyle w:val="Footer"/>
      <w:framePr w:wrap="none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667A45C6" w14:textId="77777777" w:rsidR="00281437" w:rsidRDefault="00281437" w:rsidP="00281437">
    <w:pPr>
      <w:pStyle w:val="Footer"/>
      <w:ind w:right="360"/>
    </w:pPr>
  </w:p>
</w:ftr>
</file>

<file path=word/footer2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00FB01D8" w14:textId="77777777" w:rsidR="00281437" w:rsidRPr="00270FBC" w:rsidRDefault="00281437" w:rsidP="00270FBC">
    <w:pPr>
      <w:pStyle w:val="Footer"/>
      <w:framePr w:wrap="none" w:vAnchor="text" w:hAnchor="page" w:x="10342" w:y="14"/>
      <w:rPr>
        <w:rStyle w:val="PageNumber"/>
        <w:rFonts w:ascii="Times New Roman" w:hAnsi="Times New Roman" w:cs="Times New Roman"/>
      </w:rPr>
    </w:pPr>
    <w:r w:rsidRPr="00270FBC">
      <w:rPr>
        <w:rStyle w:val="PageNumber"/>
        <w:rFonts w:ascii="Times New Roman" w:hAnsi="Times New Roman" w:cs="Times New Roman"/>
      </w:rPr>
      <w:fldChar w:fldCharType="begin"/>
    </w:r>
    <w:r w:rsidRPr="00270FBC">
      <w:rPr>
        <w:rStyle w:val="PageNumber"/>
        <w:rFonts w:ascii="Times New Roman" w:hAnsi="Times New Roman" w:cs="Times New Roman"/>
      </w:rPr>
      <w:instrText xml:space="preserve">PAGE  </w:instrText>
    </w:r>
    <w:r w:rsidRPr="00270FBC">
      <w:rPr>
        <w:rStyle w:val="PageNumber"/>
        <w:rFonts w:ascii="Times New Roman" w:hAnsi="Times New Roman" w:cs="Times New Roman"/>
      </w:rPr>
      <w:fldChar w:fldCharType="separate"/>
    </w:r>
    <w:r w:rsidR="00AF398B">
      <w:rPr>
        <w:rStyle w:val="PageNumber"/>
        <w:rFonts w:ascii="Times New Roman" w:hAnsi="Times New Roman" w:cs="Times New Roman"/>
        <w:noProof/>
      </w:rPr>
      <w:t>1</w:t>
    </w:r>
    <w:r w:rsidRPr="00270FBC">
      <w:rPr>
        <w:rStyle w:val="PageNumber"/>
        <w:rFonts w:ascii="Times New Roman" w:hAnsi="Times New Roman" w:cs="Times New Roman"/>
      </w:rPr>
      <w:fldChar w:fldCharType="end"/>
    </w:r>
  </w:p>
  <w:p w14:paraId="38826A26" w14:textId="77777777" w:rsidR="00281437" w:rsidRDefault="00281437" w:rsidP="00281437">
    <w:pPr>
      <w:pStyle w:val="Footer"/>
      <w:ind w:right="360"/>
    </w:pPr>
  </w:p>
</w:ftr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45BB9B02" w14:textId="77777777" w:rsidR="00AF398B" w:rsidRDefault="00AF398B" w:rsidP="00281437">
      <w:r>
        <w:separator/>
      </w:r>
    </w:p>
  </w:footnote>
  <w:footnote w:type="continuationSeparator" w:id="0">
    <w:p w14:paraId="4A5FE0CD" w14:textId="77777777" w:rsidR="00AF398B" w:rsidRDefault="00AF398B" w:rsidP="00281437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10"/>
  <w:revisionView w:markup="0"/>
  <w:defaultTabStop w:val="720"/>
  <w:drawingGridHorizontalSpacing w:val="120"/>
  <w:displayHorizontalDrawingGridEvery w:val="2"/>
  <w:displayVerticalDrawingGridEvery w:val="2"/>
  <w:characterSpacingControl w:val="doNotCompress"/>
  <w:savePreviewPicture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PeerJ&lt;/Style&gt;&lt;LeftDelim&gt;{&lt;/LeftDelim&gt;&lt;RightDelim&gt;}&lt;/RightDelim&gt;&lt;FontName&gt;Calibri&lt;/FontName&gt;&lt;FontSize&gt;12&lt;/FontSize&gt;&lt;ReflistTitle&gt;References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dvfd2zttfw00toee2e8pvavp2v595p0tvrze&quot;&gt;Masters Thesis&lt;record-ids&gt;&lt;item&gt;322&lt;/item&gt;&lt;item&gt;341&lt;/item&gt;&lt;/record-ids&gt;&lt;/item&gt;&lt;/Libraries&gt;"/>
  </w:docVars>
  <w:rsids>
    <w:rsidRoot w:val="003D273E"/>
    <w:rsid w:val="00044067"/>
    <w:rsid w:val="000900F1"/>
    <w:rsid w:val="000977AB"/>
    <w:rsid w:val="000A14D6"/>
    <w:rsid w:val="000F3FD9"/>
    <w:rsid w:val="00125573"/>
    <w:rsid w:val="00220E49"/>
    <w:rsid w:val="00257E95"/>
    <w:rsid w:val="00270FBC"/>
    <w:rsid w:val="00281437"/>
    <w:rsid w:val="00300D8A"/>
    <w:rsid w:val="00382545"/>
    <w:rsid w:val="00390F40"/>
    <w:rsid w:val="003D273E"/>
    <w:rsid w:val="00445130"/>
    <w:rsid w:val="004720AE"/>
    <w:rsid w:val="004C189E"/>
    <w:rsid w:val="0057093D"/>
    <w:rsid w:val="00587BCE"/>
    <w:rsid w:val="00675299"/>
    <w:rsid w:val="006A6F76"/>
    <w:rsid w:val="006D6D4F"/>
    <w:rsid w:val="00716904"/>
    <w:rsid w:val="008555CE"/>
    <w:rsid w:val="00867990"/>
    <w:rsid w:val="00885D4A"/>
    <w:rsid w:val="00922528"/>
    <w:rsid w:val="00982DC4"/>
    <w:rsid w:val="00A46D93"/>
    <w:rsid w:val="00AE6B1B"/>
    <w:rsid w:val="00AF2125"/>
    <w:rsid w:val="00AF398B"/>
    <w:rsid w:val="00B018E9"/>
    <w:rsid w:val="00B47D25"/>
    <w:rsid w:val="00B552F2"/>
    <w:rsid w:val="00B86DD1"/>
    <w:rsid w:val="00BC4468"/>
    <w:rsid w:val="00C85636"/>
    <w:rsid w:val="00CF2F8C"/>
    <w:rsid w:val="00DC091E"/>
    <w:rsid w:val="00DF6F9A"/>
    <w:rsid w:val="00F04BBD"/>
    <w:rsid w:val="00F1399B"/>
    <w:rsid w:val="00F142AF"/>
    <w:rsid w:val="00F751CE"/>
    <w:rsid w:val="00FD761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0DAD4BB6"/>
  <w14:defaultImageDpi w14:val="32767"/>
  <w15:chartTrackingRefBased/>
  <w15:docId w15:val="{FFFFF82B-A1D2-465B-82CE-BF2A1CA965C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82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Note Level 1" w:semiHidden="1" w:unhideWhenUsed="1"/>
    <w:lsdException w:name="Note Level 2" w:semiHidden="1" w:unhideWhenUsed="1"/>
    <w:lsdException w:name="Note Level 3" w:semiHidden="1" w:unhideWhenUsed="1"/>
    <w:lsdException w:name="Note Level 4" w:semiHidden="1" w:unhideWhenUsed="1"/>
    <w:lsdException w:name="Note Level 5" w:semiHidden="1" w:unhideWhenUsed="1"/>
    <w:lsdException w:name="Note Level 6" w:semiHidden="1" w:unhideWhenUsed="1"/>
    <w:lsdException w:name="Note Level 7" w:semiHidden="1" w:unhideWhenUsed="1"/>
    <w:lsdException w:name="Note Level 8" w:semiHidden="1" w:unhideWhenUsed="1"/>
    <w:lsdException w:name="Note Level 9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587BCE"/>
    <w:rPr>
      <w:rFonts w:ascii="Times New Roman" w:hAnsi="Times New Roman" w:cs="Times New Roman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587BCE"/>
    <w:rPr>
      <w:rFonts w:ascii="Times New Roman" w:hAnsi="Times New Roman" w:cs="Times New Roman"/>
      <w:sz w:val="18"/>
      <w:szCs w:val="18"/>
    </w:rPr>
  </w:style>
  <w:style w:type="paragraph" w:styleId="NormalWeb">
    <w:name w:val="Normal (Web)"/>
    <w:basedOn w:val="Normal"/>
    <w:uiPriority w:val="99"/>
    <w:semiHidden/>
    <w:unhideWhenUsed/>
    <w:rsid w:val="003D273E"/>
    <w:pPr>
      <w:spacing w:before="100" w:beforeAutospacing="1" w:after="100" w:afterAutospacing="1"/>
    </w:pPr>
    <w:rPr>
      <w:rFonts w:ascii="Times New Roman" w:hAnsi="Times New Roman" w:cs="Times New Roman"/>
    </w:rPr>
  </w:style>
  <w:style w:type="paragraph" w:styleId="Footer">
    <w:name w:val="footer"/>
    <w:basedOn w:val="Normal"/>
    <w:link w:val="FooterChar"/>
    <w:uiPriority w:val="99"/>
    <w:unhideWhenUsed/>
    <w:rsid w:val="00281437"/>
    <w:pPr>
      <w:tabs>
        <w:tab w:val="center" w:pos="4513"/>
        <w:tab w:val="right" w:pos="9026"/>
      </w:tabs>
    </w:pPr>
  </w:style>
  <w:style w:type="character" w:customStyle="1" w:styleId="FooterChar">
    <w:name w:val="Footer Char"/>
    <w:basedOn w:val="DefaultParagraphFont"/>
    <w:link w:val="Footer"/>
    <w:uiPriority w:val="99"/>
    <w:rsid w:val="00281437"/>
  </w:style>
  <w:style w:type="character" w:styleId="PageNumber">
    <w:name w:val="page number"/>
    <w:basedOn w:val="DefaultParagraphFont"/>
    <w:uiPriority w:val="99"/>
    <w:semiHidden/>
    <w:unhideWhenUsed/>
    <w:rsid w:val="00281437"/>
  </w:style>
  <w:style w:type="paragraph" w:styleId="Header">
    <w:name w:val="header"/>
    <w:basedOn w:val="Normal"/>
    <w:link w:val="HeaderChar"/>
    <w:uiPriority w:val="99"/>
    <w:unhideWhenUsed/>
    <w:rsid w:val="00270FBC"/>
    <w:pPr>
      <w:tabs>
        <w:tab w:val="center" w:pos="4513"/>
        <w:tab w:val="right" w:pos="9026"/>
      </w:tabs>
    </w:pPr>
  </w:style>
  <w:style w:type="character" w:customStyle="1" w:styleId="HeaderChar">
    <w:name w:val="Header Char"/>
    <w:basedOn w:val="DefaultParagraphFont"/>
    <w:link w:val="Header"/>
    <w:uiPriority w:val="99"/>
    <w:rsid w:val="00270FBC"/>
  </w:style>
  <w:style w:type="paragraph" w:customStyle="1" w:styleId="EndNoteBibliographyTitle">
    <w:name w:val="EndNote Bibliography Title"/>
    <w:basedOn w:val="Normal"/>
    <w:rsid w:val="004C189E"/>
    <w:pPr>
      <w:jc w:val="center"/>
    </w:pPr>
    <w:rPr>
      <w:rFonts w:ascii="Calibri" w:hAnsi="Calibri"/>
    </w:rPr>
  </w:style>
  <w:style w:type="paragraph" w:customStyle="1" w:styleId="EndNoteBibliography">
    <w:name w:val="EndNote Bibliography"/>
    <w:basedOn w:val="Normal"/>
    <w:rsid w:val="004C189E"/>
    <w:rPr>
      <w:rFonts w:ascii="Calibri" w:hAnsi="Calibri"/>
    </w:rPr>
  </w:style>
  <w:style w:type="character" w:styleId="Hyperlink">
    <w:name w:val="Hyperlink"/>
    <w:basedOn w:val="DefaultParagraphFont"/>
    <w:uiPriority w:val="99"/>
    <w:unhideWhenUsed/>
    <w:rsid w:val="00125573"/>
    <w:rPr>
      <w:color w:val="0000FF"/>
      <w:u w:val="single"/>
    </w:rPr>
  </w:style>
  <w:style w:type="character" w:styleId="FollowedHyperlink">
    <w:name w:val="FollowedHyperlink"/>
    <w:basedOn w:val="DefaultParagraphFont"/>
    <w:uiPriority w:val="99"/>
    <w:semiHidden/>
    <w:unhideWhenUsed/>
    <w:rsid w:val="00885D4A"/>
    <w:rPr>
      <w:color w:val="954F72" w:themeColor="followed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3702318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24516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47797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56442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42412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08528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allowPNG/>
  <w:doNotSaveAsSingleFile/>
  <w:pixelsPerInch w:val="96"/>
</w:webSettings>
</file>

<file path=word/_rels/document.xml.rels><?xml version="1.0" encoding="UTF-8" standalone="yes"?>
<Relationships xmlns="http://schemas.openxmlformats.org/package/2006/relationships"><Relationship Id="rId11" Type="http://schemas.openxmlformats.org/officeDocument/2006/relationships/fontTable" Target="fontTable.xml"/><Relationship Id="rId12" Type="http://schemas.openxmlformats.org/officeDocument/2006/relationships/theme" Target="theme/theme1.xml"/><Relationship Id="rId1" Type="http://schemas.openxmlformats.org/officeDocument/2006/relationships/customXml" Target="../customXml/item1.xml"/><Relationship Id="rId2" Type="http://schemas.openxmlformats.org/officeDocument/2006/relationships/styles" Target="styles.xml"/><Relationship Id="rId3" Type="http://schemas.openxmlformats.org/officeDocument/2006/relationships/settings" Target="settings.xml"/><Relationship Id="rId4" Type="http://schemas.openxmlformats.org/officeDocument/2006/relationships/webSettings" Target="webSettings.xml"/><Relationship Id="rId5" Type="http://schemas.openxmlformats.org/officeDocument/2006/relationships/footnotes" Target="footnotes.xml"/><Relationship Id="rId6" Type="http://schemas.openxmlformats.org/officeDocument/2006/relationships/endnotes" Target="endnotes.xml"/><Relationship Id="rId7" Type="http://schemas.openxmlformats.org/officeDocument/2006/relationships/hyperlink" Target="http://dx.doi.org/10.5519/0082274" TargetMode="External"/><Relationship Id="rId8" Type="http://schemas.openxmlformats.org/officeDocument/2006/relationships/hyperlink" Target="http://dx.doi.org/10.5519/0082274" TargetMode="External"/><Relationship Id="rId9" Type="http://schemas.openxmlformats.org/officeDocument/2006/relationships/footer" Target="footer1.xml"/><Relationship Id="rId10" Type="http://schemas.openxmlformats.org/officeDocument/2006/relationships/footer" Target="footer2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Yu Gothic Light"/>
        <a:font script="Hang" typeface="맑은 고딕"/>
        <a:font script="Hans" typeface="DengXian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Yu Mincho"/>
        <a:font script="Hang" typeface="맑은 고딕"/>
        <a:font script="Hans" typeface="DengXian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/>
</file>

<file path=customXml/itemProps1.xml><?xml version="1.0" encoding="utf-8"?>
<ds:datastoreItem xmlns:ds="http://schemas.openxmlformats.org/officeDocument/2006/customXml" ds:itemID="{C5BC6150-8BF0-7249-A026-858497347ED9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52</TotalTime>
  <Pages>3</Pages>
  <Words>901</Words>
  <Characters>5137</Characters>
  <Application>Microsoft Macintosh Word</Application>
  <DocSecurity>0</DocSecurity>
  <Lines>42</Lines>
  <Paragraphs>1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LinksUpToDate>false</LinksUpToDate>
  <CharactersWithSpaces>6026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Page, Charlotte</dc:creator>
  <cp:keywords/>
  <dc:description/>
  <cp:lastModifiedBy>Page, Charlotte</cp:lastModifiedBy>
  <cp:revision>4</cp:revision>
  <dcterms:created xsi:type="dcterms:W3CDTF">2017-08-17T13:24:00Z</dcterms:created>
  <dcterms:modified xsi:type="dcterms:W3CDTF">2017-08-30T10:47:00Z</dcterms:modified>
</cp:coreProperties>
</file>